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F8FB1E8" w14:textId="77777777" w:rsidR="00D55526" w:rsidRPr="00BB4741" w:rsidRDefault="000D0924" w:rsidP="006F12EC">
      <w:r w:rsidRPr="00BB4741">
        <w:rPr>
          <w:noProof/>
          <w:lang w:val="en-US"/>
        </w:rPr>
        <w:drawing>
          <wp:anchor distT="0" distB="0" distL="114300" distR="114300" simplePos="0" relativeHeight="251657728" behindDoc="1" locked="0" layoutInCell="1" allowOverlap="1" wp14:anchorId="0F61A62D" wp14:editId="3030D122">
            <wp:simplePos x="0" y="0"/>
            <wp:positionH relativeFrom="column">
              <wp:posOffset>623570</wp:posOffset>
            </wp:positionH>
            <wp:positionV relativeFrom="paragraph">
              <wp:posOffset>-810895</wp:posOffset>
            </wp:positionV>
            <wp:extent cx="4586605" cy="1743075"/>
            <wp:effectExtent l="19050" t="0" r="4445" b="0"/>
            <wp:wrapTight wrapText="bothSides">
              <wp:wrapPolygon edited="0">
                <wp:start x="-90" y="0"/>
                <wp:lineTo x="-90" y="21482"/>
                <wp:lineTo x="21621" y="21482"/>
                <wp:lineTo x="21621" y="0"/>
                <wp:lineTo x="-90" y="0"/>
              </wp:wrapPolygon>
            </wp:wrapTight>
            <wp:docPr id="2" name="Grafik 3" descr="scapelogo-big_pn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3" descr="scapelogo-big_png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6605" cy="17430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</w:p>
    <w:p w14:paraId="76A91647" w14:textId="77777777" w:rsidR="00D55526" w:rsidRPr="00BB4741" w:rsidRDefault="00D55526" w:rsidP="006F12EC"/>
    <w:p w14:paraId="4FC88B84" w14:textId="77777777" w:rsidR="002E470B" w:rsidRPr="00BB4741" w:rsidRDefault="002E470B" w:rsidP="006F12EC"/>
    <w:p w14:paraId="5B9D2C2E" w14:textId="77777777" w:rsidR="00C76AB2" w:rsidRPr="00BB4741" w:rsidRDefault="00C76AB2" w:rsidP="00C76AB2"/>
    <w:p w14:paraId="37B4C9C3" w14:textId="77777777" w:rsidR="00492873" w:rsidRPr="00BB4741" w:rsidRDefault="00BB4741" w:rsidP="006904A0">
      <w:pPr>
        <w:pStyle w:val="Title"/>
        <w:outlineLvl w:val="9"/>
      </w:pPr>
      <w:bookmarkStart w:id="0" w:name="_Toc211489866"/>
      <w:r w:rsidRPr="00BB4741">
        <w:t xml:space="preserve">Report API </w:t>
      </w:r>
      <w:r w:rsidR="00B43278" w:rsidRPr="00BB4741">
        <w:t>specification</w:t>
      </w:r>
      <w:bookmarkEnd w:id="0"/>
    </w:p>
    <w:p w14:paraId="2DAD0AA5" w14:textId="77777777" w:rsidR="00492873" w:rsidRPr="00BB4741" w:rsidRDefault="00492873" w:rsidP="00C76AB2"/>
    <w:p w14:paraId="627E1662" w14:textId="77777777" w:rsidR="006154D2" w:rsidRPr="00BB4741" w:rsidRDefault="006154D2" w:rsidP="002A7CE3">
      <w:pPr>
        <w:rPr>
          <w:sz w:val="28"/>
          <w:szCs w:val="32"/>
        </w:rPr>
      </w:pPr>
    </w:p>
    <w:p w14:paraId="1A2DA185" w14:textId="77777777" w:rsidR="006154D2" w:rsidRPr="00BB4741" w:rsidRDefault="006154D2" w:rsidP="002A7CE3">
      <w:pPr>
        <w:rPr>
          <w:sz w:val="28"/>
          <w:szCs w:val="32"/>
        </w:rPr>
      </w:pPr>
    </w:p>
    <w:p w14:paraId="639A1EB7" w14:textId="77777777" w:rsidR="006154D2" w:rsidRPr="00BB4741" w:rsidRDefault="006154D2" w:rsidP="002A7CE3">
      <w:pPr>
        <w:rPr>
          <w:sz w:val="28"/>
          <w:szCs w:val="32"/>
        </w:rPr>
      </w:pPr>
    </w:p>
    <w:p w14:paraId="2A99438D" w14:textId="77777777" w:rsidR="006154D2" w:rsidRPr="00BB4741" w:rsidRDefault="006154D2" w:rsidP="002A7CE3">
      <w:pPr>
        <w:rPr>
          <w:sz w:val="28"/>
          <w:szCs w:val="32"/>
        </w:rPr>
      </w:pPr>
    </w:p>
    <w:p w14:paraId="54C12F5E" w14:textId="77777777" w:rsidR="006154D2" w:rsidRPr="00BB4741" w:rsidRDefault="006154D2" w:rsidP="002A7CE3">
      <w:pPr>
        <w:rPr>
          <w:sz w:val="28"/>
          <w:szCs w:val="32"/>
        </w:rPr>
      </w:pPr>
    </w:p>
    <w:p w14:paraId="12431D5E" w14:textId="77777777" w:rsidR="006154D2" w:rsidRPr="00BB4741" w:rsidRDefault="006154D2" w:rsidP="002A7CE3">
      <w:pPr>
        <w:rPr>
          <w:sz w:val="28"/>
          <w:szCs w:val="32"/>
        </w:rPr>
      </w:pPr>
    </w:p>
    <w:p w14:paraId="33CA480F" w14:textId="77777777" w:rsidR="00492873" w:rsidRPr="00BB4741" w:rsidRDefault="00492873" w:rsidP="002A7CE3">
      <w:pPr>
        <w:rPr>
          <w:sz w:val="28"/>
          <w:szCs w:val="32"/>
        </w:rPr>
      </w:pPr>
      <w:r w:rsidRPr="00BB4741">
        <w:rPr>
          <w:sz w:val="28"/>
          <w:szCs w:val="32"/>
        </w:rPr>
        <w:t>Authors</w:t>
      </w:r>
    </w:p>
    <w:tbl>
      <w:tblPr>
        <w:tblW w:w="9781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760"/>
        <w:gridCol w:w="1560"/>
        <w:gridCol w:w="1800"/>
        <w:gridCol w:w="3661"/>
      </w:tblGrid>
      <w:tr w:rsidR="00492873" w:rsidRPr="00BB4741" w14:paraId="4CC51952" w14:textId="77777777" w:rsidTr="002A7CE3">
        <w:tc>
          <w:tcPr>
            <w:tcW w:w="2760" w:type="dxa"/>
            <w:shd w:val="clear" w:color="auto" w:fill="1D82A4"/>
            <w:vAlign w:val="center"/>
          </w:tcPr>
          <w:p w14:paraId="723B4807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Person</w:t>
            </w:r>
          </w:p>
        </w:tc>
        <w:tc>
          <w:tcPr>
            <w:tcW w:w="1560" w:type="dxa"/>
            <w:shd w:val="clear" w:color="auto" w:fill="1D82A4"/>
            <w:vAlign w:val="center"/>
          </w:tcPr>
          <w:p w14:paraId="674739EA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Role</w:t>
            </w:r>
          </w:p>
        </w:tc>
        <w:tc>
          <w:tcPr>
            <w:tcW w:w="1800" w:type="dxa"/>
            <w:shd w:val="clear" w:color="auto" w:fill="1D82A4"/>
            <w:vAlign w:val="center"/>
          </w:tcPr>
          <w:p w14:paraId="3285AC23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Partner</w:t>
            </w:r>
          </w:p>
        </w:tc>
        <w:tc>
          <w:tcPr>
            <w:tcW w:w="3661" w:type="dxa"/>
            <w:shd w:val="clear" w:color="auto" w:fill="1D82A4"/>
            <w:vAlign w:val="center"/>
          </w:tcPr>
          <w:p w14:paraId="4D29844B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Contribution</w:t>
            </w:r>
          </w:p>
        </w:tc>
      </w:tr>
      <w:tr w:rsidR="00492873" w:rsidRPr="00BB4741" w14:paraId="7EC50898" w14:textId="77777777" w:rsidTr="002A7CE3">
        <w:tc>
          <w:tcPr>
            <w:tcW w:w="2760" w:type="dxa"/>
            <w:vAlign w:val="center"/>
          </w:tcPr>
          <w:p w14:paraId="40694418" w14:textId="77777777" w:rsidR="00492873" w:rsidRPr="00BB4741" w:rsidRDefault="00BB4741" w:rsidP="002A7CE3">
            <w:pPr>
              <w:rPr>
                <w:szCs w:val="22"/>
              </w:rPr>
            </w:pPr>
            <w:bookmarkStart w:id="1" w:name="author"/>
            <w:bookmarkEnd w:id="1"/>
            <w:r w:rsidRPr="00BB4741">
              <w:rPr>
                <w:szCs w:val="22"/>
              </w:rPr>
              <w:t>Rui Castro</w:t>
            </w:r>
          </w:p>
        </w:tc>
        <w:tc>
          <w:tcPr>
            <w:tcW w:w="1560" w:type="dxa"/>
            <w:vAlign w:val="center"/>
          </w:tcPr>
          <w:p w14:paraId="21661660" w14:textId="77777777" w:rsidR="00492873" w:rsidRPr="00BB4741" w:rsidRDefault="0065760D" w:rsidP="002A7CE3">
            <w:pPr>
              <w:rPr>
                <w:szCs w:val="22"/>
              </w:rPr>
            </w:pPr>
            <w:r>
              <w:rPr>
                <w:szCs w:val="22"/>
              </w:rPr>
              <w:t>Author</w:t>
            </w:r>
          </w:p>
        </w:tc>
        <w:tc>
          <w:tcPr>
            <w:tcW w:w="1800" w:type="dxa"/>
            <w:vAlign w:val="center"/>
          </w:tcPr>
          <w:p w14:paraId="6475298E" w14:textId="77777777" w:rsidR="00492873" w:rsidRPr="00BB4741" w:rsidRDefault="00BB4741" w:rsidP="002A7CE3">
            <w:pPr>
              <w:rPr>
                <w:szCs w:val="22"/>
              </w:rPr>
            </w:pPr>
            <w:r w:rsidRPr="00BB4741">
              <w:rPr>
                <w:szCs w:val="22"/>
              </w:rPr>
              <w:t>KEEPS</w:t>
            </w:r>
          </w:p>
        </w:tc>
        <w:tc>
          <w:tcPr>
            <w:tcW w:w="3661" w:type="dxa"/>
            <w:vAlign w:val="center"/>
          </w:tcPr>
          <w:p w14:paraId="7DC80DC4" w14:textId="77777777" w:rsidR="00492873" w:rsidRPr="00BB4741" w:rsidRDefault="00593FA2" w:rsidP="002A7CE3">
            <w:pPr>
              <w:rPr>
                <w:szCs w:val="22"/>
              </w:rPr>
            </w:pPr>
            <w:r>
              <w:rPr>
                <w:szCs w:val="22"/>
              </w:rPr>
              <w:t>Main author</w:t>
            </w:r>
          </w:p>
        </w:tc>
      </w:tr>
      <w:tr w:rsidR="00492873" w:rsidRPr="00BB4741" w14:paraId="4D73183B" w14:textId="77777777" w:rsidTr="002A7CE3">
        <w:tc>
          <w:tcPr>
            <w:tcW w:w="2760" w:type="dxa"/>
            <w:vAlign w:val="center"/>
          </w:tcPr>
          <w:p w14:paraId="67E79ABD" w14:textId="77777777" w:rsidR="00492873" w:rsidRPr="00BB4741" w:rsidRDefault="00593FA2" w:rsidP="002A7CE3">
            <w:pPr>
              <w:rPr>
                <w:szCs w:val="22"/>
              </w:rPr>
            </w:pPr>
            <w:bookmarkStart w:id="2" w:name="checked_name"/>
            <w:bookmarkEnd w:id="2"/>
            <w:r>
              <w:rPr>
                <w:szCs w:val="22"/>
              </w:rPr>
              <w:t>Miguel Ferreira</w:t>
            </w:r>
          </w:p>
        </w:tc>
        <w:tc>
          <w:tcPr>
            <w:tcW w:w="1560" w:type="dxa"/>
            <w:vAlign w:val="center"/>
          </w:tcPr>
          <w:p w14:paraId="3B2837AD" w14:textId="77777777" w:rsidR="00492873" w:rsidRPr="00BB4741" w:rsidRDefault="00593FA2" w:rsidP="002A7CE3">
            <w:pPr>
              <w:rPr>
                <w:szCs w:val="22"/>
              </w:rPr>
            </w:pPr>
            <w:r>
              <w:rPr>
                <w:szCs w:val="22"/>
              </w:rPr>
              <w:t>Contributor</w:t>
            </w:r>
          </w:p>
        </w:tc>
        <w:tc>
          <w:tcPr>
            <w:tcW w:w="1800" w:type="dxa"/>
            <w:vAlign w:val="center"/>
          </w:tcPr>
          <w:p w14:paraId="10ECBAB9" w14:textId="77777777" w:rsidR="00492873" w:rsidRPr="00BB4741" w:rsidRDefault="00593FA2" w:rsidP="002A7CE3">
            <w:pPr>
              <w:rPr>
                <w:szCs w:val="22"/>
              </w:rPr>
            </w:pPr>
            <w:r>
              <w:rPr>
                <w:szCs w:val="22"/>
              </w:rPr>
              <w:t>KEEPS</w:t>
            </w:r>
          </w:p>
        </w:tc>
        <w:tc>
          <w:tcPr>
            <w:tcW w:w="3661" w:type="dxa"/>
            <w:vAlign w:val="center"/>
          </w:tcPr>
          <w:p w14:paraId="64C3FAA2" w14:textId="77777777" w:rsidR="00492873" w:rsidRPr="00BB4741" w:rsidRDefault="00593FA2" w:rsidP="00593FA2">
            <w:pPr>
              <w:rPr>
                <w:szCs w:val="22"/>
              </w:rPr>
            </w:pPr>
            <w:r>
              <w:rPr>
                <w:szCs w:val="22"/>
              </w:rPr>
              <w:t>Reviewer and contributor</w:t>
            </w:r>
          </w:p>
        </w:tc>
      </w:tr>
      <w:tr w:rsidR="00173370" w:rsidRPr="00BB4741" w14:paraId="106F8EFF" w14:textId="77777777" w:rsidTr="002A7CE3">
        <w:tc>
          <w:tcPr>
            <w:tcW w:w="2760" w:type="dxa"/>
            <w:vAlign w:val="center"/>
          </w:tcPr>
          <w:p w14:paraId="5375612E" w14:textId="77777777" w:rsidR="00173370" w:rsidRDefault="00173370" w:rsidP="002A7CE3">
            <w:pPr>
              <w:rPr>
                <w:szCs w:val="22"/>
              </w:rPr>
            </w:pPr>
            <w:r>
              <w:rPr>
                <w:szCs w:val="22"/>
              </w:rPr>
              <w:t>Luís Faria</w:t>
            </w:r>
          </w:p>
        </w:tc>
        <w:tc>
          <w:tcPr>
            <w:tcW w:w="1560" w:type="dxa"/>
            <w:vAlign w:val="center"/>
          </w:tcPr>
          <w:p w14:paraId="591E0211" w14:textId="77777777" w:rsidR="00173370" w:rsidRDefault="00173370" w:rsidP="002A7CE3">
            <w:pPr>
              <w:rPr>
                <w:szCs w:val="22"/>
              </w:rPr>
            </w:pPr>
            <w:r>
              <w:rPr>
                <w:szCs w:val="22"/>
              </w:rPr>
              <w:t>Contributor</w:t>
            </w:r>
          </w:p>
        </w:tc>
        <w:tc>
          <w:tcPr>
            <w:tcW w:w="1800" w:type="dxa"/>
            <w:vAlign w:val="center"/>
          </w:tcPr>
          <w:p w14:paraId="6F4236A4" w14:textId="77777777" w:rsidR="00173370" w:rsidRDefault="00173370" w:rsidP="002A7CE3">
            <w:pPr>
              <w:rPr>
                <w:szCs w:val="22"/>
              </w:rPr>
            </w:pPr>
            <w:r>
              <w:rPr>
                <w:szCs w:val="22"/>
              </w:rPr>
              <w:t>KEEPS</w:t>
            </w:r>
          </w:p>
        </w:tc>
        <w:tc>
          <w:tcPr>
            <w:tcW w:w="3661" w:type="dxa"/>
            <w:vAlign w:val="center"/>
          </w:tcPr>
          <w:p w14:paraId="5A372411" w14:textId="77777777" w:rsidR="00173370" w:rsidRDefault="00173370" w:rsidP="00593FA2">
            <w:pPr>
              <w:rPr>
                <w:szCs w:val="22"/>
              </w:rPr>
            </w:pPr>
            <w:r>
              <w:rPr>
                <w:szCs w:val="22"/>
              </w:rPr>
              <w:t>Reviewer and contributor</w:t>
            </w:r>
          </w:p>
        </w:tc>
      </w:tr>
      <w:tr w:rsidR="00492873" w:rsidRPr="00BB4741" w14:paraId="14BC0884" w14:textId="77777777" w:rsidTr="002A7CE3">
        <w:tc>
          <w:tcPr>
            <w:tcW w:w="2760" w:type="dxa"/>
            <w:vAlign w:val="center"/>
          </w:tcPr>
          <w:p w14:paraId="22CD98EA" w14:textId="77777777" w:rsidR="00492873" w:rsidRPr="00BB4741" w:rsidRDefault="00593FA2" w:rsidP="00593FA2">
            <w:pPr>
              <w:rPr>
                <w:szCs w:val="22"/>
              </w:rPr>
            </w:pPr>
            <w:r>
              <w:rPr>
                <w:szCs w:val="22"/>
              </w:rPr>
              <w:t>Frank Asseg</w:t>
            </w:r>
          </w:p>
        </w:tc>
        <w:tc>
          <w:tcPr>
            <w:tcW w:w="1560" w:type="dxa"/>
            <w:vAlign w:val="center"/>
          </w:tcPr>
          <w:p w14:paraId="44701F66" w14:textId="77777777" w:rsidR="00492873" w:rsidRPr="00BB4741" w:rsidRDefault="00593FA2" w:rsidP="002A7CE3">
            <w:pPr>
              <w:rPr>
                <w:szCs w:val="22"/>
              </w:rPr>
            </w:pPr>
            <w:r>
              <w:rPr>
                <w:szCs w:val="22"/>
              </w:rPr>
              <w:t>Contributor</w:t>
            </w:r>
          </w:p>
        </w:tc>
        <w:tc>
          <w:tcPr>
            <w:tcW w:w="1800" w:type="dxa"/>
            <w:vAlign w:val="center"/>
          </w:tcPr>
          <w:p w14:paraId="1C717675" w14:textId="77777777" w:rsidR="00492873" w:rsidRPr="00BB4741" w:rsidRDefault="00593FA2" w:rsidP="002A7CE3">
            <w:pPr>
              <w:rPr>
                <w:szCs w:val="22"/>
              </w:rPr>
            </w:pPr>
            <w:r>
              <w:rPr>
                <w:szCs w:val="22"/>
              </w:rPr>
              <w:t>FIZ</w:t>
            </w:r>
          </w:p>
        </w:tc>
        <w:tc>
          <w:tcPr>
            <w:tcW w:w="3661" w:type="dxa"/>
            <w:vAlign w:val="center"/>
          </w:tcPr>
          <w:p w14:paraId="47DA1748" w14:textId="77777777" w:rsidR="00492873" w:rsidRPr="00BB4741" w:rsidRDefault="00593FA2" w:rsidP="002A7CE3">
            <w:pPr>
              <w:rPr>
                <w:szCs w:val="22"/>
              </w:rPr>
            </w:pPr>
            <w:r>
              <w:rPr>
                <w:szCs w:val="22"/>
              </w:rPr>
              <w:t>Reviewer and contributor</w:t>
            </w:r>
          </w:p>
        </w:tc>
      </w:tr>
      <w:tr w:rsidR="00DB1B03" w:rsidRPr="00BB4741" w14:paraId="19B77C33" w14:textId="77777777" w:rsidTr="002A7CE3">
        <w:tc>
          <w:tcPr>
            <w:tcW w:w="2760" w:type="dxa"/>
            <w:vAlign w:val="center"/>
          </w:tcPr>
          <w:p w14:paraId="0C9F5DE3" w14:textId="77777777" w:rsidR="00DB1B03" w:rsidRDefault="00DB1B03" w:rsidP="00593FA2">
            <w:pPr>
              <w:rPr>
                <w:szCs w:val="22"/>
              </w:rPr>
            </w:pPr>
            <w:r>
              <w:rPr>
                <w:szCs w:val="22"/>
              </w:rPr>
              <w:t>Mathias Hahn</w:t>
            </w:r>
          </w:p>
        </w:tc>
        <w:tc>
          <w:tcPr>
            <w:tcW w:w="1560" w:type="dxa"/>
            <w:vAlign w:val="center"/>
          </w:tcPr>
          <w:p w14:paraId="58E18E34" w14:textId="77777777" w:rsidR="00DB1B03" w:rsidRDefault="00DB1B03" w:rsidP="002A7CE3">
            <w:pPr>
              <w:rPr>
                <w:szCs w:val="22"/>
              </w:rPr>
            </w:pPr>
            <w:r>
              <w:rPr>
                <w:szCs w:val="22"/>
              </w:rPr>
              <w:t>Contributor</w:t>
            </w:r>
          </w:p>
        </w:tc>
        <w:tc>
          <w:tcPr>
            <w:tcW w:w="1800" w:type="dxa"/>
            <w:vAlign w:val="center"/>
          </w:tcPr>
          <w:p w14:paraId="60193855" w14:textId="77777777" w:rsidR="00DB1B03" w:rsidRDefault="00DB1B03" w:rsidP="002A7CE3">
            <w:pPr>
              <w:rPr>
                <w:szCs w:val="22"/>
              </w:rPr>
            </w:pPr>
            <w:r>
              <w:rPr>
                <w:szCs w:val="22"/>
              </w:rPr>
              <w:t>FIZ</w:t>
            </w:r>
          </w:p>
        </w:tc>
        <w:tc>
          <w:tcPr>
            <w:tcW w:w="3661" w:type="dxa"/>
            <w:vAlign w:val="center"/>
          </w:tcPr>
          <w:p w14:paraId="4292EDBE" w14:textId="77777777" w:rsidR="00DB1B03" w:rsidRDefault="00DB1B03" w:rsidP="002A7CE3">
            <w:pPr>
              <w:rPr>
                <w:szCs w:val="22"/>
              </w:rPr>
            </w:pPr>
            <w:r>
              <w:rPr>
                <w:szCs w:val="22"/>
              </w:rPr>
              <w:t>Reviewer and contributor</w:t>
            </w:r>
          </w:p>
        </w:tc>
      </w:tr>
      <w:tr w:rsidR="00593FA2" w:rsidRPr="00BB4741" w14:paraId="73AC1634" w14:textId="77777777" w:rsidTr="002A7CE3">
        <w:tc>
          <w:tcPr>
            <w:tcW w:w="2760" w:type="dxa"/>
            <w:vAlign w:val="center"/>
          </w:tcPr>
          <w:p w14:paraId="2F2472C4" w14:textId="77777777" w:rsidR="00593FA2" w:rsidRDefault="00593FA2" w:rsidP="00593FA2">
            <w:pPr>
              <w:rPr>
                <w:szCs w:val="22"/>
              </w:rPr>
            </w:pPr>
            <w:r>
              <w:rPr>
                <w:szCs w:val="22"/>
              </w:rPr>
              <w:t>Petar Petrov</w:t>
            </w:r>
          </w:p>
        </w:tc>
        <w:tc>
          <w:tcPr>
            <w:tcW w:w="1560" w:type="dxa"/>
            <w:vAlign w:val="center"/>
          </w:tcPr>
          <w:p w14:paraId="2453928F" w14:textId="77777777" w:rsidR="00593FA2" w:rsidRDefault="00593FA2" w:rsidP="002A7CE3">
            <w:pPr>
              <w:rPr>
                <w:szCs w:val="22"/>
              </w:rPr>
            </w:pPr>
            <w:r>
              <w:rPr>
                <w:szCs w:val="22"/>
              </w:rPr>
              <w:t>Contributor</w:t>
            </w:r>
          </w:p>
        </w:tc>
        <w:tc>
          <w:tcPr>
            <w:tcW w:w="1800" w:type="dxa"/>
            <w:vAlign w:val="center"/>
          </w:tcPr>
          <w:p w14:paraId="352A4B1F" w14:textId="77777777" w:rsidR="00593FA2" w:rsidRDefault="00593FA2" w:rsidP="002A7CE3">
            <w:pPr>
              <w:rPr>
                <w:szCs w:val="22"/>
              </w:rPr>
            </w:pPr>
            <w:r>
              <w:rPr>
                <w:szCs w:val="22"/>
              </w:rPr>
              <w:t>TUW</w:t>
            </w:r>
          </w:p>
        </w:tc>
        <w:tc>
          <w:tcPr>
            <w:tcW w:w="3661" w:type="dxa"/>
            <w:vAlign w:val="center"/>
          </w:tcPr>
          <w:p w14:paraId="3290AF91" w14:textId="77777777" w:rsidR="00593FA2" w:rsidRDefault="00593FA2" w:rsidP="002A7CE3">
            <w:pPr>
              <w:rPr>
                <w:szCs w:val="22"/>
              </w:rPr>
            </w:pPr>
            <w:r>
              <w:rPr>
                <w:szCs w:val="22"/>
              </w:rPr>
              <w:t>Reviewer and contributor</w:t>
            </w:r>
          </w:p>
        </w:tc>
      </w:tr>
      <w:tr w:rsidR="00DB1B03" w:rsidRPr="00BB4741" w14:paraId="6F7F6B05" w14:textId="77777777" w:rsidTr="002A7CE3">
        <w:tc>
          <w:tcPr>
            <w:tcW w:w="2760" w:type="dxa"/>
            <w:vAlign w:val="center"/>
          </w:tcPr>
          <w:p w14:paraId="2BDCC280" w14:textId="77777777" w:rsidR="00DB1B03" w:rsidRDefault="00DB1B03" w:rsidP="00593FA2">
            <w:pPr>
              <w:rPr>
                <w:szCs w:val="22"/>
              </w:rPr>
            </w:pPr>
            <w:r w:rsidRPr="00DB1B03">
              <w:rPr>
                <w:szCs w:val="22"/>
              </w:rPr>
              <w:t>Kresimir Duretec</w:t>
            </w:r>
          </w:p>
        </w:tc>
        <w:tc>
          <w:tcPr>
            <w:tcW w:w="1560" w:type="dxa"/>
            <w:vAlign w:val="center"/>
          </w:tcPr>
          <w:p w14:paraId="4F1E7AD8" w14:textId="77777777" w:rsidR="00DB1B03" w:rsidRDefault="00DB1B03" w:rsidP="002A7CE3">
            <w:pPr>
              <w:rPr>
                <w:szCs w:val="22"/>
              </w:rPr>
            </w:pPr>
            <w:r>
              <w:rPr>
                <w:szCs w:val="22"/>
              </w:rPr>
              <w:t>Contributor</w:t>
            </w:r>
          </w:p>
        </w:tc>
        <w:tc>
          <w:tcPr>
            <w:tcW w:w="1800" w:type="dxa"/>
            <w:vAlign w:val="center"/>
          </w:tcPr>
          <w:p w14:paraId="5F5BA235" w14:textId="77777777" w:rsidR="00DB1B03" w:rsidRDefault="00DB1B03" w:rsidP="002A7CE3">
            <w:pPr>
              <w:rPr>
                <w:szCs w:val="22"/>
              </w:rPr>
            </w:pPr>
            <w:r>
              <w:rPr>
                <w:szCs w:val="22"/>
              </w:rPr>
              <w:t>TUW</w:t>
            </w:r>
          </w:p>
        </w:tc>
        <w:tc>
          <w:tcPr>
            <w:tcW w:w="3661" w:type="dxa"/>
            <w:vAlign w:val="center"/>
          </w:tcPr>
          <w:p w14:paraId="596AC11D" w14:textId="77777777" w:rsidR="00DB1B03" w:rsidRDefault="00DB1B03" w:rsidP="002A7CE3">
            <w:pPr>
              <w:rPr>
                <w:szCs w:val="22"/>
              </w:rPr>
            </w:pPr>
            <w:r>
              <w:rPr>
                <w:szCs w:val="22"/>
              </w:rPr>
              <w:t>Reviewer and contributor</w:t>
            </w:r>
          </w:p>
        </w:tc>
      </w:tr>
    </w:tbl>
    <w:p w14:paraId="063997D4" w14:textId="77777777" w:rsidR="00492873" w:rsidRPr="00BB4741" w:rsidRDefault="00492873" w:rsidP="002A7CE3"/>
    <w:p w14:paraId="6A8260FA" w14:textId="77777777" w:rsidR="00492873" w:rsidRPr="00BB4741" w:rsidRDefault="00492873" w:rsidP="002A7CE3">
      <w:pPr>
        <w:rPr>
          <w:sz w:val="28"/>
          <w:szCs w:val="32"/>
        </w:rPr>
      </w:pPr>
      <w:r w:rsidRPr="00BB4741">
        <w:rPr>
          <w:sz w:val="28"/>
          <w:szCs w:val="32"/>
        </w:rPr>
        <w:lastRenderedPageBreak/>
        <w:t>Distribution</w:t>
      </w:r>
    </w:p>
    <w:tbl>
      <w:tblPr>
        <w:tblW w:w="9781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2760"/>
        <w:gridCol w:w="1560"/>
        <w:gridCol w:w="5461"/>
      </w:tblGrid>
      <w:tr w:rsidR="00492873" w:rsidRPr="00BB4741" w14:paraId="2C2998FC" w14:textId="77777777" w:rsidTr="00CC7A9D">
        <w:tc>
          <w:tcPr>
            <w:tcW w:w="2760" w:type="dxa"/>
            <w:shd w:val="clear" w:color="auto" w:fill="1D82A4"/>
          </w:tcPr>
          <w:p w14:paraId="26CF432B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Person</w:t>
            </w:r>
          </w:p>
        </w:tc>
        <w:tc>
          <w:tcPr>
            <w:tcW w:w="1560" w:type="dxa"/>
            <w:shd w:val="clear" w:color="auto" w:fill="1D82A4"/>
          </w:tcPr>
          <w:p w14:paraId="7850951F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Role</w:t>
            </w:r>
          </w:p>
        </w:tc>
        <w:tc>
          <w:tcPr>
            <w:tcW w:w="5461" w:type="dxa"/>
            <w:shd w:val="clear" w:color="auto" w:fill="1D82A4"/>
          </w:tcPr>
          <w:p w14:paraId="4675B18F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Partner</w:t>
            </w:r>
          </w:p>
        </w:tc>
      </w:tr>
      <w:tr w:rsidR="00492873" w:rsidRPr="00BB4741" w14:paraId="4A932A46" w14:textId="77777777" w:rsidTr="00CC7A9D">
        <w:tc>
          <w:tcPr>
            <w:tcW w:w="2760" w:type="dxa"/>
          </w:tcPr>
          <w:p w14:paraId="52DED3D0" w14:textId="77777777" w:rsidR="00492873" w:rsidRPr="00BB4741" w:rsidRDefault="00492873" w:rsidP="002A7CE3">
            <w:bookmarkStart w:id="3" w:name="distribution"/>
            <w:bookmarkEnd w:id="3"/>
          </w:p>
        </w:tc>
        <w:tc>
          <w:tcPr>
            <w:tcW w:w="1560" w:type="dxa"/>
          </w:tcPr>
          <w:p w14:paraId="4970AB5A" w14:textId="77777777" w:rsidR="00492873" w:rsidRPr="00BB4741" w:rsidRDefault="00492873" w:rsidP="002A7CE3">
            <w:bookmarkStart w:id="4" w:name="role"/>
            <w:bookmarkEnd w:id="4"/>
          </w:p>
        </w:tc>
        <w:tc>
          <w:tcPr>
            <w:tcW w:w="5461" w:type="dxa"/>
          </w:tcPr>
          <w:p w14:paraId="026A7EE8" w14:textId="77777777" w:rsidR="00492873" w:rsidRPr="00BB4741" w:rsidRDefault="00492873" w:rsidP="002A7CE3">
            <w:bookmarkStart w:id="5" w:name="customer_dl"/>
            <w:bookmarkEnd w:id="5"/>
          </w:p>
        </w:tc>
      </w:tr>
      <w:tr w:rsidR="00492873" w:rsidRPr="00BB4741" w14:paraId="0CB908A7" w14:textId="77777777" w:rsidTr="00CC7A9D">
        <w:tc>
          <w:tcPr>
            <w:tcW w:w="2760" w:type="dxa"/>
          </w:tcPr>
          <w:p w14:paraId="0AC9AEC7" w14:textId="77777777" w:rsidR="00492873" w:rsidRPr="00BB4741" w:rsidRDefault="00492873" w:rsidP="002A7CE3"/>
        </w:tc>
        <w:tc>
          <w:tcPr>
            <w:tcW w:w="1560" w:type="dxa"/>
          </w:tcPr>
          <w:p w14:paraId="7642CF9F" w14:textId="77777777" w:rsidR="00492873" w:rsidRPr="00BB4741" w:rsidRDefault="00492873" w:rsidP="002A7CE3"/>
        </w:tc>
        <w:tc>
          <w:tcPr>
            <w:tcW w:w="5461" w:type="dxa"/>
          </w:tcPr>
          <w:p w14:paraId="7C2403F7" w14:textId="77777777" w:rsidR="00492873" w:rsidRPr="00BB4741" w:rsidRDefault="00492873" w:rsidP="002A7CE3"/>
        </w:tc>
      </w:tr>
      <w:tr w:rsidR="00492873" w:rsidRPr="00BB4741" w14:paraId="6CA87EFC" w14:textId="77777777" w:rsidTr="00CC7A9D">
        <w:tc>
          <w:tcPr>
            <w:tcW w:w="2760" w:type="dxa"/>
          </w:tcPr>
          <w:p w14:paraId="318DB421" w14:textId="77777777" w:rsidR="00492873" w:rsidRPr="00BB4741" w:rsidRDefault="00492873" w:rsidP="002A7CE3"/>
        </w:tc>
        <w:tc>
          <w:tcPr>
            <w:tcW w:w="1560" w:type="dxa"/>
          </w:tcPr>
          <w:p w14:paraId="24441814" w14:textId="77777777" w:rsidR="00492873" w:rsidRPr="00BB4741" w:rsidRDefault="00492873" w:rsidP="002A7CE3"/>
        </w:tc>
        <w:tc>
          <w:tcPr>
            <w:tcW w:w="5461" w:type="dxa"/>
          </w:tcPr>
          <w:p w14:paraId="635C72AF" w14:textId="77777777" w:rsidR="00492873" w:rsidRPr="00BB4741" w:rsidRDefault="00492873" w:rsidP="002A7CE3"/>
        </w:tc>
      </w:tr>
    </w:tbl>
    <w:p w14:paraId="171C7A77" w14:textId="77777777" w:rsidR="00492873" w:rsidRPr="00BB4741" w:rsidRDefault="00492873" w:rsidP="002A7CE3">
      <w:bookmarkStart w:id="6" w:name="distribution_NB"/>
      <w:bookmarkEnd w:id="6"/>
    </w:p>
    <w:p w14:paraId="3A92F6E1" w14:textId="77777777" w:rsidR="00492873" w:rsidRPr="00BB4741" w:rsidRDefault="00492873" w:rsidP="002A7CE3">
      <w:pPr>
        <w:rPr>
          <w:sz w:val="28"/>
          <w:szCs w:val="32"/>
        </w:rPr>
      </w:pPr>
      <w:r w:rsidRPr="00BB4741">
        <w:rPr>
          <w:sz w:val="28"/>
          <w:szCs w:val="32"/>
        </w:rPr>
        <w:t>Revision History</w:t>
      </w:r>
    </w:p>
    <w:tbl>
      <w:tblPr>
        <w:tblW w:w="9781" w:type="dxa"/>
        <w:tblInd w:w="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989"/>
        <w:gridCol w:w="988"/>
        <w:gridCol w:w="2825"/>
        <w:gridCol w:w="1875"/>
        <w:gridCol w:w="3104"/>
      </w:tblGrid>
      <w:tr w:rsidR="00492873" w:rsidRPr="00BB4741" w14:paraId="5860AE25" w14:textId="77777777" w:rsidTr="00CC7A9D">
        <w:trPr>
          <w:trHeight w:val="255"/>
        </w:trPr>
        <w:tc>
          <w:tcPr>
            <w:tcW w:w="989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3315F2CD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Version</w:t>
            </w:r>
          </w:p>
        </w:tc>
        <w:tc>
          <w:tcPr>
            <w:tcW w:w="988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6C106CE0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Status</w:t>
            </w:r>
          </w:p>
        </w:tc>
        <w:tc>
          <w:tcPr>
            <w:tcW w:w="2825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4D2DB560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Author</w:t>
            </w:r>
          </w:p>
        </w:tc>
        <w:tc>
          <w:tcPr>
            <w:tcW w:w="1875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6D940235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Date</w:t>
            </w:r>
          </w:p>
        </w:tc>
        <w:tc>
          <w:tcPr>
            <w:tcW w:w="3104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62259F64" w14:textId="77777777" w:rsidR="00492873" w:rsidRPr="00BB4741" w:rsidRDefault="00492873" w:rsidP="002A7CE3">
            <w:pPr>
              <w:rPr>
                <w:b/>
                <w:color w:val="FFFFFF" w:themeColor="background1"/>
                <w:sz w:val="24"/>
                <w:szCs w:val="24"/>
              </w:rPr>
            </w:pPr>
            <w:r w:rsidRPr="00BB4741">
              <w:rPr>
                <w:b/>
                <w:color w:val="FFFFFF" w:themeColor="background1"/>
                <w:sz w:val="24"/>
                <w:szCs w:val="24"/>
              </w:rPr>
              <w:t>Changes</w:t>
            </w:r>
          </w:p>
        </w:tc>
      </w:tr>
      <w:tr w:rsidR="00492873" w:rsidRPr="00BB4741" w14:paraId="3FBE18B1" w14:textId="77777777" w:rsidTr="00CC7A9D">
        <w:tc>
          <w:tcPr>
            <w:tcW w:w="989" w:type="dxa"/>
            <w:tcMar>
              <w:top w:w="28" w:type="dxa"/>
              <w:bottom w:w="28" w:type="dxa"/>
            </w:tcMar>
            <w:vAlign w:val="center"/>
          </w:tcPr>
          <w:p w14:paraId="1005B416" w14:textId="77777777" w:rsidR="00492873" w:rsidRPr="00BB4741" w:rsidRDefault="00492873" w:rsidP="002A7CE3">
            <w:r w:rsidRPr="00BB4741">
              <w:t>0.1</w:t>
            </w:r>
          </w:p>
        </w:tc>
        <w:tc>
          <w:tcPr>
            <w:tcW w:w="988" w:type="dxa"/>
            <w:tcMar>
              <w:top w:w="28" w:type="dxa"/>
              <w:bottom w:w="28" w:type="dxa"/>
            </w:tcMar>
            <w:vAlign w:val="center"/>
          </w:tcPr>
          <w:p w14:paraId="45DA6005" w14:textId="77777777" w:rsidR="00492873" w:rsidRPr="00BB4741" w:rsidRDefault="0008392C" w:rsidP="002A7CE3">
            <w:r>
              <w:t>Draft</w:t>
            </w:r>
          </w:p>
        </w:tc>
        <w:tc>
          <w:tcPr>
            <w:tcW w:w="2825" w:type="dxa"/>
            <w:tcMar>
              <w:top w:w="28" w:type="dxa"/>
              <w:bottom w:w="28" w:type="dxa"/>
            </w:tcMar>
            <w:vAlign w:val="center"/>
          </w:tcPr>
          <w:p w14:paraId="65A28A36" w14:textId="77777777" w:rsidR="00492873" w:rsidRPr="00BB4741" w:rsidRDefault="0008392C" w:rsidP="002A7CE3">
            <w:r>
              <w:t>Rui Castro</w:t>
            </w:r>
          </w:p>
        </w:tc>
        <w:tc>
          <w:tcPr>
            <w:tcW w:w="1875" w:type="dxa"/>
            <w:tcMar>
              <w:top w:w="28" w:type="dxa"/>
              <w:bottom w:w="28" w:type="dxa"/>
            </w:tcMar>
            <w:vAlign w:val="center"/>
          </w:tcPr>
          <w:p w14:paraId="279D3720" w14:textId="77777777" w:rsidR="00492873" w:rsidRPr="00BB4741" w:rsidRDefault="0008392C" w:rsidP="0008392C">
            <w:r>
              <w:t>2012-06-19</w:t>
            </w:r>
          </w:p>
        </w:tc>
        <w:tc>
          <w:tcPr>
            <w:tcW w:w="3104" w:type="dxa"/>
            <w:tcMar>
              <w:top w:w="28" w:type="dxa"/>
              <w:bottom w:w="28" w:type="dxa"/>
            </w:tcMar>
            <w:vAlign w:val="center"/>
          </w:tcPr>
          <w:p w14:paraId="5558839E" w14:textId="77777777" w:rsidR="00492873" w:rsidRPr="00BB4741" w:rsidRDefault="00492873" w:rsidP="002A7CE3"/>
        </w:tc>
      </w:tr>
      <w:tr w:rsidR="00492873" w:rsidRPr="00BB4741" w14:paraId="54032A40" w14:textId="77777777" w:rsidTr="00CC7A9D">
        <w:tc>
          <w:tcPr>
            <w:tcW w:w="989" w:type="dxa"/>
            <w:tcMar>
              <w:top w:w="28" w:type="dxa"/>
              <w:bottom w:w="28" w:type="dxa"/>
            </w:tcMar>
            <w:vAlign w:val="center"/>
          </w:tcPr>
          <w:p w14:paraId="7AC62566" w14:textId="77777777" w:rsidR="00492873" w:rsidRPr="00BB4741" w:rsidRDefault="0008392C" w:rsidP="002A7CE3">
            <w:r>
              <w:t>0.2</w:t>
            </w:r>
          </w:p>
        </w:tc>
        <w:tc>
          <w:tcPr>
            <w:tcW w:w="988" w:type="dxa"/>
            <w:tcMar>
              <w:top w:w="28" w:type="dxa"/>
              <w:bottom w:w="28" w:type="dxa"/>
            </w:tcMar>
            <w:vAlign w:val="center"/>
          </w:tcPr>
          <w:p w14:paraId="1E95B7DD" w14:textId="77777777" w:rsidR="00492873" w:rsidRPr="00BB4741" w:rsidRDefault="0008392C" w:rsidP="002A7CE3">
            <w:r>
              <w:t>Draft</w:t>
            </w:r>
          </w:p>
        </w:tc>
        <w:tc>
          <w:tcPr>
            <w:tcW w:w="2825" w:type="dxa"/>
            <w:tcMar>
              <w:top w:w="28" w:type="dxa"/>
              <w:bottom w:w="28" w:type="dxa"/>
            </w:tcMar>
            <w:vAlign w:val="center"/>
          </w:tcPr>
          <w:p w14:paraId="70BB4BDC" w14:textId="77777777" w:rsidR="00492873" w:rsidRPr="00C67EA4" w:rsidRDefault="0008392C" w:rsidP="002A7CE3">
            <w:pPr>
              <w:rPr>
                <w:lang w:val="pt-PT"/>
              </w:rPr>
            </w:pPr>
            <w:r w:rsidRPr="00C67EA4">
              <w:rPr>
                <w:lang w:val="pt-PT"/>
              </w:rPr>
              <w:t>Rui Castro</w:t>
            </w:r>
            <w:r w:rsidR="00C93D6B" w:rsidRPr="00C67EA4">
              <w:rPr>
                <w:lang w:val="pt-PT"/>
              </w:rPr>
              <w:t>, Miguel Ferreira, Frank Asseg, Petar Petrov</w:t>
            </w:r>
          </w:p>
        </w:tc>
        <w:tc>
          <w:tcPr>
            <w:tcW w:w="1875" w:type="dxa"/>
            <w:tcMar>
              <w:top w:w="28" w:type="dxa"/>
              <w:bottom w:w="28" w:type="dxa"/>
            </w:tcMar>
            <w:vAlign w:val="center"/>
          </w:tcPr>
          <w:p w14:paraId="5C5A2810" w14:textId="77777777" w:rsidR="00492873" w:rsidRPr="00BB4741" w:rsidRDefault="00347E09" w:rsidP="002A7CE3">
            <w:r>
              <w:t>2012-07-02</w:t>
            </w:r>
          </w:p>
        </w:tc>
        <w:tc>
          <w:tcPr>
            <w:tcW w:w="3104" w:type="dxa"/>
            <w:tcMar>
              <w:top w:w="28" w:type="dxa"/>
              <w:bottom w:w="28" w:type="dxa"/>
            </w:tcMar>
            <w:vAlign w:val="center"/>
          </w:tcPr>
          <w:p w14:paraId="09BFD272" w14:textId="77777777" w:rsidR="00492873" w:rsidRDefault="00347E09" w:rsidP="00347E09">
            <w:r>
              <w:t>Incorporated comments and suggestions from partners</w:t>
            </w:r>
            <w:r w:rsidR="00C93D6B">
              <w:t>.</w:t>
            </w:r>
          </w:p>
          <w:p w14:paraId="1EF910B8" w14:textId="77777777" w:rsidR="00C93D6B" w:rsidRPr="00BB4741" w:rsidRDefault="00C93D6B" w:rsidP="00C93D6B">
            <w:r>
              <w:t>Added PREMIS as the event schema.</w:t>
            </w:r>
          </w:p>
        </w:tc>
      </w:tr>
      <w:tr w:rsidR="00492873" w:rsidRPr="00BB4741" w14:paraId="366C7F57" w14:textId="77777777" w:rsidTr="00CC7A9D">
        <w:tc>
          <w:tcPr>
            <w:tcW w:w="989" w:type="dxa"/>
            <w:tcMar>
              <w:top w:w="28" w:type="dxa"/>
              <w:bottom w:w="28" w:type="dxa"/>
            </w:tcMar>
            <w:vAlign w:val="center"/>
          </w:tcPr>
          <w:p w14:paraId="1878B710" w14:textId="77777777" w:rsidR="00492873" w:rsidRPr="00BB4741" w:rsidRDefault="003C208B" w:rsidP="002A7CE3">
            <w:r>
              <w:t>0.3</w:t>
            </w:r>
          </w:p>
        </w:tc>
        <w:tc>
          <w:tcPr>
            <w:tcW w:w="988" w:type="dxa"/>
            <w:tcMar>
              <w:top w:w="28" w:type="dxa"/>
              <w:bottom w:w="28" w:type="dxa"/>
            </w:tcMar>
            <w:vAlign w:val="center"/>
          </w:tcPr>
          <w:p w14:paraId="6A13A42C" w14:textId="77777777" w:rsidR="00492873" w:rsidRPr="00BB4741" w:rsidRDefault="003C208B" w:rsidP="002A7CE3">
            <w:r>
              <w:t>Draft</w:t>
            </w:r>
          </w:p>
        </w:tc>
        <w:tc>
          <w:tcPr>
            <w:tcW w:w="2825" w:type="dxa"/>
            <w:tcMar>
              <w:top w:w="28" w:type="dxa"/>
              <w:bottom w:w="28" w:type="dxa"/>
            </w:tcMar>
            <w:vAlign w:val="center"/>
          </w:tcPr>
          <w:p w14:paraId="0E8E1124" w14:textId="77777777" w:rsidR="00492873" w:rsidRPr="00BB4741" w:rsidRDefault="003C208B" w:rsidP="002A7CE3">
            <w:r>
              <w:t>Rui Castro</w:t>
            </w:r>
          </w:p>
        </w:tc>
        <w:tc>
          <w:tcPr>
            <w:tcW w:w="1875" w:type="dxa"/>
            <w:tcMar>
              <w:top w:w="28" w:type="dxa"/>
              <w:bottom w:w="28" w:type="dxa"/>
            </w:tcMar>
            <w:vAlign w:val="center"/>
          </w:tcPr>
          <w:p w14:paraId="7B344DCB" w14:textId="77777777" w:rsidR="00492873" w:rsidRPr="00BB4741" w:rsidRDefault="00732D83" w:rsidP="002A7CE3">
            <w:r>
              <w:t>2012-08-23</w:t>
            </w:r>
          </w:p>
        </w:tc>
        <w:tc>
          <w:tcPr>
            <w:tcW w:w="3104" w:type="dxa"/>
            <w:tcMar>
              <w:top w:w="28" w:type="dxa"/>
              <w:bottom w:w="28" w:type="dxa"/>
            </w:tcMar>
            <w:vAlign w:val="center"/>
          </w:tcPr>
          <w:p w14:paraId="20995C09" w14:textId="77777777" w:rsidR="00525CCF" w:rsidRDefault="00732D83">
            <w:pPr>
              <w:rPr>
                <w:rFonts w:ascii="Cambria" w:hAnsi="Cambria"/>
                <w:b/>
                <w:bCs/>
                <w:i/>
                <w:iCs/>
                <w:color w:val="D1D1EF"/>
              </w:rPr>
            </w:pPr>
            <w:r>
              <w:t>Added section about metadata formats and two new related appendices.</w:t>
            </w:r>
          </w:p>
        </w:tc>
      </w:tr>
      <w:tr w:rsidR="00AE4F3B" w:rsidRPr="00BB4741" w14:paraId="149D4EAE" w14:textId="77777777" w:rsidTr="00CC7A9D">
        <w:tc>
          <w:tcPr>
            <w:tcW w:w="989" w:type="dxa"/>
            <w:tcMar>
              <w:top w:w="28" w:type="dxa"/>
              <w:bottom w:w="28" w:type="dxa"/>
            </w:tcMar>
            <w:vAlign w:val="center"/>
          </w:tcPr>
          <w:p w14:paraId="7B5DFDAD" w14:textId="77777777" w:rsidR="00AE4F3B" w:rsidRDefault="00AE4F3B" w:rsidP="002A7CE3">
            <w:r>
              <w:t>0.3.1</w:t>
            </w:r>
          </w:p>
        </w:tc>
        <w:tc>
          <w:tcPr>
            <w:tcW w:w="988" w:type="dxa"/>
            <w:tcMar>
              <w:top w:w="28" w:type="dxa"/>
              <w:bottom w:w="28" w:type="dxa"/>
            </w:tcMar>
            <w:vAlign w:val="center"/>
          </w:tcPr>
          <w:p w14:paraId="5FD9C437" w14:textId="77777777" w:rsidR="00AE4F3B" w:rsidRDefault="00AE4F3B" w:rsidP="002A7CE3">
            <w:r>
              <w:t>Draft</w:t>
            </w:r>
          </w:p>
        </w:tc>
        <w:tc>
          <w:tcPr>
            <w:tcW w:w="2825" w:type="dxa"/>
            <w:tcMar>
              <w:top w:w="28" w:type="dxa"/>
              <w:bottom w:w="28" w:type="dxa"/>
            </w:tcMar>
            <w:vAlign w:val="center"/>
          </w:tcPr>
          <w:p w14:paraId="40496140" w14:textId="77777777" w:rsidR="00B12F74" w:rsidRDefault="00AE4F3B">
            <w:pPr>
              <w:rPr>
                <w:rFonts w:ascii="Cambria" w:hAnsi="Cambria"/>
                <w:b/>
                <w:bCs/>
                <w:i/>
                <w:iCs/>
                <w:color w:val="D1D1EF"/>
              </w:rPr>
            </w:pPr>
            <w:r>
              <w:t>Rui Castro</w:t>
            </w:r>
          </w:p>
        </w:tc>
        <w:tc>
          <w:tcPr>
            <w:tcW w:w="1875" w:type="dxa"/>
            <w:tcMar>
              <w:top w:w="28" w:type="dxa"/>
              <w:bottom w:w="28" w:type="dxa"/>
            </w:tcMar>
            <w:vAlign w:val="center"/>
          </w:tcPr>
          <w:p w14:paraId="5A24A3F9" w14:textId="77777777" w:rsidR="00AE4F3B" w:rsidRDefault="00AE4F3B" w:rsidP="002A7CE3">
            <w:r>
              <w:t>2012-09-12</w:t>
            </w:r>
          </w:p>
        </w:tc>
        <w:tc>
          <w:tcPr>
            <w:tcW w:w="3104" w:type="dxa"/>
            <w:tcMar>
              <w:top w:w="28" w:type="dxa"/>
              <w:bottom w:w="28" w:type="dxa"/>
            </w:tcMar>
            <w:vAlign w:val="center"/>
          </w:tcPr>
          <w:p w14:paraId="4AB36B7C" w14:textId="77777777" w:rsidR="00B12F74" w:rsidRDefault="003B4E5B">
            <w:pPr>
              <w:rPr>
                <w:rFonts w:ascii="Cambria" w:hAnsi="Cambria"/>
                <w:b/>
                <w:bCs/>
                <w:i/>
                <w:iCs/>
                <w:color w:val="D1D1EF"/>
              </w:rPr>
            </w:pPr>
            <w:r>
              <w:t>Incorporated comments from Frank Asseg and Matthias Hahn.</w:t>
            </w:r>
          </w:p>
          <w:p w14:paraId="602F60B1" w14:textId="77777777" w:rsidR="00B12F74" w:rsidRDefault="00AE4F3B">
            <w:pPr>
              <w:rPr>
                <w:rFonts w:ascii="Cambria" w:hAnsi="Cambria"/>
                <w:b/>
                <w:bCs/>
                <w:i/>
                <w:iCs/>
                <w:color w:val="D1D1EF"/>
              </w:rPr>
            </w:pPr>
            <w:r>
              <w:t>Updated section about metadata formats to support OAI_DC. Added reference to PREMIS object in event table and changed Outcome parameter type to String to comply with PREMIS</w:t>
            </w:r>
            <w:r w:rsidR="000F72BD">
              <w:t xml:space="preserve"> eventOutcome</w:t>
            </w:r>
            <w:r>
              <w:t>.</w:t>
            </w:r>
          </w:p>
        </w:tc>
      </w:tr>
      <w:tr w:rsidR="00DB1B03" w:rsidRPr="00BB4741" w14:paraId="3F0579EE" w14:textId="77777777" w:rsidTr="00CC7A9D">
        <w:tc>
          <w:tcPr>
            <w:tcW w:w="989" w:type="dxa"/>
            <w:tcMar>
              <w:top w:w="28" w:type="dxa"/>
              <w:bottom w:w="28" w:type="dxa"/>
            </w:tcMar>
            <w:vAlign w:val="center"/>
          </w:tcPr>
          <w:p w14:paraId="71E01DA8" w14:textId="77777777" w:rsidR="00DB1B03" w:rsidRDefault="00DB1B03" w:rsidP="00404755">
            <w:r>
              <w:t>0.</w:t>
            </w:r>
            <w:r w:rsidR="00404755">
              <w:t>4</w:t>
            </w:r>
          </w:p>
        </w:tc>
        <w:tc>
          <w:tcPr>
            <w:tcW w:w="988" w:type="dxa"/>
            <w:tcMar>
              <w:top w:w="28" w:type="dxa"/>
              <w:bottom w:w="28" w:type="dxa"/>
            </w:tcMar>
            <w:vAlign w:val="center"/>
          </w:tcPr>
          <w:p w14:paraId="3DDEBBEE" w14:textId="77777777" w:rsidR="00DB1B03" w:rsidRDefault="00DB1B03" w:rsidP="002A7CE3">
            <w:r>
              <w:t>Draft</w:t>
            </w:r>
          </w:p>
        </w:tc>
        <w:tc>
          <w:tcPr>
            <w:tcW w:w="2825" w:type="dxa"/>
            <w:tcMar>
              <w:top w:w="28" w:type="dxa"/>
              <w:bottom w:w="28" w:type="dxa"/>
            </w:tcMar>
            <w:vAlign w:val="center"/>
          </w:tcPr>
          <w:p w14:paraId="24DC63B8" w14:textId="77777777" w:rsidR="00DB1B03" w:rsidRDefault="00DB1B03">
            <w:r>
              <w:t>Rui Castro</w:t>
            </w:r>
          </w:p>
        </w:tc>
        <w:tc>
          <w:tcPr>
            <w:tcW w:w="1875" w:type="dxa"/>
            <w:tcMar>
              <w:top w:w="28" w:type="dxa"/>
              <w:bottom w:w="28" w:type="dxa"/>
            </w:tcMar>
            <w:vAlign w:val="center"/>
          </w:tcPr>
          <w:p w14:paraId="35EA3D8C" w14:textId="77777777" w:rsidR="00DB1B03" w:rsidRDefault="00DB1B03" w:rsidP="002A7CE3">
            <w:r>
              <w:t>2012-09-18</w:t>
            </w:r>
          </w:p>
        </w:tc>
        <w:tc>
          <w:tcPr>
            <w:tcW w:w="3104" w:type="dxa"/>
            <w:tcMar>
              <w:top w:w="28" w:type="dxa"/>
              <w:bottom w:w="28" w:type="dxa"/>
            </w:tcMar>
            <w:vAlign w:val="center"/>
          </w:tcPr>
          <w:p w14:paraId="7647E412" w14:textId="77777777" w:rsidR="00DB1B03" w:rsidRDefault="00DB1B03">
            <w:r>
              <w:t>Incorporated comments from Kresimir Duretec</w:t>
            </w:r>
            <w:r w:rsidR="00863EBA">
              <w:t xml:space="preserve"> and Luís Faria.</w:t>
            </w:r>
          </w:p>
        </w:tc>
      </w:tr>
      <w:tr w:rsidR="00623D99" w:rsidRPr="00BB4741" w14:paraId="1BD90874" w14:textId="77777777" w:rsidTr="00CC7A9D">
        <w:tc>
          <w:tcPr>
            <w:tcW w:w="989" w:type="dxa"/>
            <w:tcMar>
              <w:top w:w="28" w:type="dxa"/>
              <w:bottom w:w="28" w:type="dxa"/>
            </w:tcMar>
            <w:vAlign w:val="center"/>
          </w:tcPr>
          <w:p w14:paraId="5264F9E7" w14:textId="7025F9A4" w:rsidR="00623D99" w:rsidRDefault="00623D99" w:rsidP="00404755">
            <w:r>
              <w:t>1.0</w:t>
            </w:r>
          </w:p>
        </w:tc>
        <w:tc>
          <w:tcPr>
            <w:tcW w:w="988" w:type="dxa"/>
            <w:tcMar>
              <w:top w:w="28" w:type="dxa"/>
              <w:bottom w:w="28" w:type="dxa"/>
            </w:tcMar>
            <w:vAlign w:val="center"/>
          </w:tcPr>
          <w:p w14:paraId="06D3E6EB" w14:textId="7BE70EEC" w:rsidR="00623D99" w:rsidRDefault="00623D99" w:rsidP="002A7CE3">
            <w:r>
              <w:t>Final</w:t>
            </w:r>
          </w:p>
        </w:tc>
        <w:tc>
          <w:tcPr>
            <w:tcW w:w="2825" w:type="dxa"/>
            <w:tcMar>
              <w:top w:w="28" w:type="dxa"/>
              <w:bottom w:w="28" w:type="dxa"/>
            </w:tcMar>
            <w:vAlign w:val="center"/>
          </w:tcPr>
          <w:p w14:paraId="0A4E6A3D" w14:textId="6A3467CC" w:rsidR="00623D99" w:rsidRDefault="00623D99">
            <w:r>
              <w:t>Rui Castro</w:t>
            </w:r>
          </w:p>
        </w:tc>
        <w:tc>
          <w:tcPr>
            <w:tcW w:w="1875" w:type="dxa"/>
            <w:tcMar>
              <w:top w:w="28" w:type="dxa"/>
              <w:bottom w:w="28" w:type="dxa"/>
            </w:tcMar>
            <w:vAlign w:val="center"/>
          </w:tcPr>
          <w:p w14:paraId="7D4E67B8" w14:textId="0A92A855" w:rsidR="00623D99" w:rsidRDefault="00623D99" w:rsidP="002A7CE3">
            <w:r>
              <w:t>2012-10-10</w:t>
            </w:r>
          </w:p>
        </w:tc>
        <w:tc>
          <w:tcPr>
            <w:tcW w:w="3104" w:type="dxa"/>
            <w:tcMar>
              <w:top w:w="28" w:type="dxa"/>
              <w:bottom w:w="28" w:type="dxa"/>
            </w:tcMar>
            <w:vAlign w:val="center"/>
          </w:tcPr>
          <w:p w14:paraId="43EDFB93" w14:textId="37508C10" w:rsidR="00623D99" w:rsidRDefault="00623D99">
            <w:r>
              <w:t>Final review and cleanup.</w:t>
            </w:r>
          </w:p>
        </w:tc>
      </w:tr>
    </w:tbl>
    <w:p w14:paraId="50236ECF" w14:textId="77777777" w:rsidR="00492873" w:rsidRPr="00BB4741" w:rsidRDefault="00492873" w:rsidP="002A7CE3"/>
    <w:p w14:paraId="7A5EE2BF" w14:textId="77777777" w:rsidR="002A7CE3" w:rsidRPr="00BB4741" w:rsidRDefault="002A7CE3" w:rsidP="002A7CE3"/>
    <w:p w14:paraId="252DBAA4" w14:textId="77777777" w:rsidR="002A7CE3" w:rsidRPr="00BB4741" w:rsidRDefault="002A7CE3" w:rsidP="002A7CE3"/>
    <w:p w14:paraId="665DE5CA" w14:textId="0551B4F1" w:rsidR="002E470B" w:rsidRPr="00BB4741" w:rsidRDefault="002E470B" w:rsidP="002E470B">
      <w:bookmarkStart w:id="7" w:name="_GoBack"/>
      <w:bookmarkEnd w:id="7"/>
    </w:p>
    <w:p w14:paraId="3B4569C6" w14:textId="77777777" w:rsidR="00E05E68" w:rsidRPr="00BB4741" w:rsidRDefault="00E05E68" w:rsidP="00E05E68">
      <w:pPr>
        <w:jc w:val="center"/>
        <w:rPr>
          <w:rFonts w:cs="Arial"/>
          <w:b/>
          <w:sz w:val="36"/>
          <w:szCs w:val="36"/>
        </w:rPr>
      </w:pPr>
      <w:r w:rsidRPr="00BB4741">
        <w:rPr>
          <w:rFonts w:cs="Arial"/>
          <w:b/>
          <w:sz w:val="36"/>
          <w:szCs w:val="36"/>
        </w:rPr>
        <w:t>Table of Contents</w:t>
      </w:r>
    </w:p>
    <w:p w14:paraId="70F7A047" w14:textId="77777777" w:rsidR="00E05E68" w:rsidRPr="00BB4741" w:rsidRDefault="00E05E68" w:rsidP="006F12EC">
      <w:pPr>
        <w:rPr>
          <w:szCs w:val="24"/>
        </w:rPr>
      </w:pPr>
    </w:p>
    <w:sdt>
      <w:sdtPr>
        <w:rPr>
          <w:rFonts w:ascii="Calibri" w:hAnsi="Calibri"/>
          <w:b w:val="0"/>
          <w:bCs w:val="0"/>
          <w:color w:val="auto"/>
          <w:sz w:val="22"/>
          <w:szCs w:val="20"/>
          <w:lang w:val="en-GB"/>
        </w:rPr>
        <w:id w:val="155450098"/>
        <w:docPartObj>
          <w:docPartGallery w:val="Table of Contents"/>
          <w:docPartUnique/>
        </w:docPartObj>
      </w:sdtPr>
      <w:sdtEndPr/>
      <w:sdtContent>
        <w:p w14:paraId="66CCAB58" w14:textId="77777777" w:rsidR="00586F48" w:rsidRDefault="00586F48">
          <w:pPr>
            <w:pStyle w:val="TOCHeading"/>
          </w:pPr>
        </w:p>
        <w:p w14:paraId="736FA779" w14:textId="34D5C5C0" w:rsidR="005341CA" w:rsidRDefault="002D6F31">
          <w:pPr>
            <w:pStyle w:val="TOC1"/>
            <w:tabs>
              <w:tab w:val="right" w:leader="dot" w:pos="9060"/>
            </w:tabs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</w:pPr>
          <w:r>
            <w:fldChar w:fldCharType="begin"/>
          </w:r>
          <w:r w:rsidR="00586F48">
            <w:instrText xml:space="preserve"> TOC \o "1-3" \h \z \u </w:instrText>
          </w:r>
          <w:r>
            <w:fldChar w:fldCharType="separate"/>
          </w:r>
        </w:p>
        <w:p w14:paraId="1D78B0C4" w14:textId="77777777" w:rsidR="005341CA" w:rsidRDefault="005341CA">
          <w:pPr>
            <w:pStyle w:val="TOC1"/>
            <w:tabs>
              <w:tab w:val="left" w:pos="382"/>
              <w:tab w:val="right" w:leader="dot" w:pos="9060"/>
            </w:tabs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1</w:t>
          </w:r>
          <w:r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Introduction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6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3A220095" w14:textId="77777777" w:rsidR="005341CA" w:rsidRDefault="005341CA">
          <w:pPr>
            <w:pStyle w:val="TOC1"/>
            <w:tabs>
              <w:tab w:val="left" w:pos="382"/>
              <w:tab w:val="right" w:leader="dot" w:pos="9060"/>
            </w:tabs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2</w:t>
          </w:r>
          <w:r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Even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6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457D2281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>
            <w:rPr>
              <w:noProof/>
            </w:rPr>
            <w:t>2.1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>
            <w:rPr>
              <w:noProof/>
            </w:rPr>
            <w:t>PREMIS Sche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6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6CA1888D" w14:textId="77777777" w:rsidR="005341CA" w:rsidRDefault="005341CA">
          <w:pPr>
            <w:pStyle w:val="TOC1"/>
            <w:tabs>
              <w:tab w:val="left" w:pos="382"/>
              <w:tab w:val="right" w:leader="dot" w:pos="9060"/>
            </w:tabs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3</w:t>
          </w:r>
          <w:r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API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0C007353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>
            <w:rPr>
              <w:noProof/>
            </w:rPr>
            <w:t>3.1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>
            <w:rPr>
              <w:noProof/>
            </w:rPr>
            <w:t>OAI-PMH restriction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0854F26D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>
            <w:rPr>
              <w:noProof/>
            </w:rPr>
            <w:t>3.2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>
            <w:rPr>
              <w:noProof/>
            </w:rPr>
            <w:t>Metadata forma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3DE4E6B6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>
            <w:rPr>
              <w:noProof/>
            </w:rPr>
            <w:t>3.3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>
            <w:rPr>
              <w:noProof/>
            </w:rPr>
            <w:t>Authentication and authorization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1173A6EB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>
            <w:rPr>
              <w:noProof/>
            </w:rPr>
            <w:t>3.4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>
            <w:rPr>
              <w:noProof/>
            </w:rPr>
            <w:t>Method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1CD72DD6" w14:textId="77777777" w:rsidR="005341CA" w:rsidRDefault="005341CA">
          <w:pPr>
            <w:pStyle w:val="TOC3"/>
            <w:tabs>
              <w:tab w:val="left" w:pos="686"/>
              <w:tab w:val="right" w:leader="dot" w:pos="9060"/>
            </w:tabs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3.4.1</w:t>
          </w:r>
          <w:r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Identify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06062185" w14:textId="77777777" w:rsidR="005341CA" w:rsidRDefault="005341CA">
          <w:pPr>
            <w:pStyle w:val="TOC3"/>
            <w:tabs>
              <w:tab w:val="left" w:pos="686"/>
              <w:tab w:val="right" w:leader="dot" w:pos="9060"/>
            </w:tabs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3.4.2</w:t>
          </w:r>
          <w:r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ListMetadataForma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34409654" w14:textId="77777777" w:rsidR="005341CA" w:rsidRDefault="005341CA">
          <w:pPr>
            <w:pStyle w:val="TOC3"/>
            <w:tabs>
              <w:tab w:val="left" w:pos="686"/>
              <w:tab w:val="right" w:leader="dot" w:pos="9060"/>
            </w:tabs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3.4.3</w:t>
          </w:r>
          <w:r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ListSe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2CD3D209" w14:textId="77777777" w:rsidR="005341CA" w:rsidRDefault="005341CA">
          <w:pPr>
            <w:pStyle w:val="TOC3"/>
            <w:tabs>
              <w:tab w:val="left" w:pos="686"/>
              <w:tab w:val="right" w:leader="dot" w:pos="9060"/>
            </w:tabs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3.4.4</w:t>
          </w:r>
          <w:r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GetRecord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552D5B9D" w14:textId="77777777" w:rsidR="005341CA" w:rsidRDefault="005341CA">
          <w:pPr>
            <w:pStyle w:val="TOC3"/>
            <w:tabs>
              <w:tab w:val="left" w:pos="686"/>
              <w:tab w:val="right" w:leader="dot" w:pos="9060"/>
            </w:tabs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3.4.5</w:t>
          </w:r>
          <w:r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ListIdentifier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7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2</w:t>
          </w:r>
          <w:r>
            <w:rPr>
              <w:noProof/>
            </w:rPr>
            <w:fldChar w:fldCharType="end"/>
          </w:r>
        </w:p>
        <w:p w14:paraId="482086A7" w14:textId="77777777" w:rsidR="005341CA" w:rsidRDefault="005341CA">
          <w:pPr>
            <w:pStyle w:val="TOC3"/>
            <w:tabs>
              <w:tab w:val="left" w:pos="686"/>
              <w:tab w:val="right" w:leader="dot" w:pos="9060"/>
            </w:tabs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3.4.6</w:t>
          </w:r>
          <w:r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ListIndentifiers (resume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2</w:t>
          </w:r>
          <w:r>
            <w:rPr>
              <w:noProof/>
            </w:rPr>
            <w:fldChar w:fldCharType="end"/>
          </w:r>
        </w:p>
        <w:p w14:paraId="22DA8EBC" w14:textId="77777777" w:rsidR="005341CA" w:rsidRDefault="005341CA">
          <w:pPr>
            <w:pStyle w:val="TOC3"/>
            <w:tabs>
              <w:tab w:val="left" w:pos="686"/>
              <w:tab w:val="right" w:leader="dot" w:pos="9060"/>
            </w:tabs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3.4.7</w:t>
          </w:r>
          <w:r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ListRecord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3</w:t>
          </w:r>
          <w:r>
            <w:rPr>
              <w:noProof/>
            </w:rPr>
            <w:fldChar w:fldCharType="end"/>
          </w:r>
        </w:p>
        <w:p w14:paraId="35A28283" w14:textId="77777777" w:rsidR="005341CA" w:rsidRDefault="005341CA">
          <w:pPr>
            <w:pStyle w:val="TOC3"/>
            <w:tabs>
              <w:tab w:val="left" w:pos="686"/>
              <w:tab w:val="right" w:leader="dot" w:pos="9060"/>
            </w:tabs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3.4.8</w:t>
          </w:r>
          <w:r>
            <w:rPr>
              <w:rFonts w:asciiTheme="minorHAnsi" w:eastAsiaTheme="minorEastAsia" w:hAnsiTheme="minorHAnsi" w:cstheme="minorBidi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ListRecords (resume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3</w:t>
          </w:r>
          <w:r>
            <w:rPr>
              <w:noProof/>
            </w:rPr>
            <w:fldChar w:fldCharType="end"/>
          </w:r>
        </w:p>
        <w:p w14:paraId="3675A89E" w14:textId="77777777" w:rsidR="005341CA" w:rsidRDefault="005341CA">
          <w:pPr>
            <w:pStyle w:val="TOC1"/>
            <w:tabs>
              <w:tab w:val="left" w:pos="382"/>
              <w:tab w:val="right" w:leader="dot" w:pos="9060"/>
            </w:tabs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</w:pPr>
          <w:r>
            <w:rPr>
              <w:noProof/>
            </w:rPr>
            <w:t>4</w:t>
          </w:r>
          <w:r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  <w:tab/>
          </w:r>
          <w:r>
            <w:rPr>
              <w:noProof/>
            </w:rPr>
            <w:t>Appendic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4</w:t>
          </w:r>
          <w:r>
            <w:rPr>
              <w:noProof/>
            </w:rPr>
            <w:fldChar w:fldCharType="end"/>
          </w:r>
        </w:p>
        <w:p w14:paraId="5AD284BF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>
            <w:rPr>
              <w:noProof/>
            </w:rPr>
            <w:t>4.1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>
            <w:rPr>
              <w:noProof/>
            </w:rPr>
            <w:t>Agent details sche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4</w:t>
          </w:r>
          <w:r>
            <w:rPr>
              <w:noProof/>
            </w:rPr>
            <w:fldChar w:fldCharType="end"/>
          </w:r>
        </w:p>
        <w:p w14:paraId="593B7AF0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>
            <w:rPr>
              <w:noProof/>
            </w:rPr>
            <w:t>4.2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>
            <w:rPr>
              <w:noProof/>
            </w:rPr>
            <w:t>ListMetadataFormats response sampl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5</w:t>
          </w:r>
          <w:r>
            <w:rPr>
              <w:noProof/>
            </w:rPr>
            <w:fldChar w:fldCharType="end"/>
          </w:r>
        </w:p>
        <w:p w14:paraId="59E82413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>
            <w:rPr>
              <w:noProof/>
            </w:rPr>
            <w:t>4.3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>
            <w:rPr>
              <w:noProof/>
            </w:rPr>
            <w:t>ListSets response sampl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6</w:t>
          </w:r>
          <w:r>
            <w:rPr>
              <w:noProof/>
            </w:rPr>
            <w:fldChar w:fldCharType="end"/>
          </w:r>
        </w:p>
        <w:p w14:paraId="39BCD368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>
            <w:rPr>
              <w:noProof/>
            </w:rPr>
            <w:t>4.4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>
            <w:rPr>
              <w:noProof/>
            </w:rPr>
            <w:t>ListRecords response sampl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16</w:t>
          </w:r>
          <w:r>
            <w:rPr>
              <w:noProof/>
            </w:rPr>
            <w:fldChar w:fldCharType="end"/>
          </w:r>
        </w:p>
        <w:p w14:paraId="1C0702D7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 w:rsidRPr="00BA32F2">
            <w:rPr>
              <w:rFonts w:eastAsia="Calibri"/>
              <w:noProof/>
              <w:lang w:eastAsia="en-GB"/>
            </w:rPr>
            <w:t>4.5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 w:rsidRPr="00BA32F2">
            <w:rPr>
              <w:rFonts w:eastAsia="Calibri"/>
              <w:noProof/>
              <w:lang w:eastAsia="en-GB"/>
            </w:rPr>
            <w:t>GetRecord with metadataPrefix='oai_dc' response sampl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22</w:t>
          </w:r>
          <w:r>
            <w:rPr>
              <w:noProof/>
            </w:rPr>
            <w:fldChar w:fldCharType="end"/>
          </w:r>
        </w:p>
        <w:p w14:paraId="5404C593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 w:rsidRPr="00BA32F2">
            <w:rPr>
              <w:rFonts w:eastAsia="Calibri"/>
              <w:noProof/>
              <w:lang w:eastAsia="en-GB"/>
            </w:rPr>
            <w:lastRenderedPageBreak/>
            <w:t>4.6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 w:rsidRPr="00BA32F2">
            <w:rPr>
              <w:rFonts w:eastAsia="Calibri"/>
              <w:noProof/>
              <w:lang w:eastAsia="en-GB"/>
            </w:rPr>
            <w:t>GetRecord with metadataPrefix='premis-event-v2' response sampl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8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22</w:t>
          </w:r>
          <w:r>
            <w:rPr>
              <w:noProof/>
            </w:rPr>
            <w:fldChar w:fldCharType="end"/>
          </w:r>
        </w:p>
        <w:p w14:paraId="561C7F94" w14:textId="77777777" w:rsidR="005341CA" w:rsidRDefault="005341CA">
          <w:pPr>
            <w:pStyle w:val="TOC2"/>
            <w:tabs>
              <w:tab w:val="left" w:pos="544"/>
              <w:tab w:val="right" w:leader="dot" w:pos="9060"/>
            </w:tabs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</w:pPr>
          <w:r w:rsidRPr="00BA32F2">
            <w:rPr>
              <w:rFonts w:eastAsia="Calibri"/>
              <w:noProof/>
              <w:lang w:eastAsia="en-GB"/>
            </w:rPr>
            <w:t>4.7</w:t>
          </w:r>
          <w:r>
            <w:rPr>
              <w:rFonts w:asciiTheme="minorHAnsi" w:eastAsiaTheme="minorEastAsia" w:hAnsiTheme="minorHAnsi" w:cstheme="minorBidi"/>
              <w:iCs w:val="0"/>
              <w:noProof/>
              <w:szCs w:val="24"/>
              <w:lang w:val="en-US" w:eastAsia="ja-JP"/>
            </w:rPr>
            <w:tab/>
          </w:r>
          <w:r w:rsidRPr="00BA32F2">
            <w:rPr>
              <w:rFonts w:eastAsia="Calibri"/>
              <w:noProof/>
              <w:lang w:eastAsia="en-GB"/>
            </w:rPr>
            <w:t>GetRecord with metadataPrefix='premis-full-v2' response sampl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9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25</w:t>
          </w:r>
          <w:r>
            <w:rPr>
              <w:noProof/>
            </w:rPr>
            <w:fldChar w:fldCharType="end"/>
          </w:r>
        </w:p>
        <w:p w14:paraId="1E572F2D" w14:textId="77777777" w:rsidR="005341CA" w:rsidRDefault="005341CA">
          <w:pPr>
            <w:pStyle w:val="TOC1"/>
            <w:tabs>
              <w:tab w:val="left" w:pos="382"/>
              <w:tab w:val="right" w:leader="dot" w:pos="9060"/>
            </w:tabs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</w:pPr>
          <w:r w:rsidRPr="00BA32F2">
            <w:rPr>
              <w:rFonts w:eastAsia="Calibri"/>
              <w:noProof/>
            </w:rPr>
            <w:t>5</w:t>
          </w:r>
          <w:r>
            <w:rPr>
              <w:rFonts w:asciiTheme="minorHAnsi" w:eastAsiaTheme="minorEastAsia" w:hAnsiTheme="minorHAnsi" w:cstheme="minorBidi"/>
              <w:bCs w:val="0"/>
              <w:noProof/>
              <w:sz w:val="24"/>
              <w:szCs w:val="24"/>
              <w:lang w:val="en-US" w:eastAsia="ja-JP"/>
            </w:rPr>
            <w:tab/>
          </w:r>
          <w:r w:rsidRPr="00BA32F2">
            <w:rPr>
              <w:rFonts w:eastAsia="Calibri"/>
              <w:noProof/>
            </w:rPr>
            <w:t>Bibliography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1148989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 w:rsidR="007922D6">
            <w:rPr>
              <w:noProof/>
            </w:rPr>
            <w:t>32</w:t>
          </w:r>
          <w:r>
            <w:rPr>
              <w:noProof/>
            </w:rPr>
            <w:fldChar w:fldCharType="end"/>
          </w:r>
        </w:p>
        <w:p w14:paraId="52214939" w14:textId="77777777" w:rsidR="00586F48" w:rsidRDefault="002D6F31">
          <w:r>
            <w:fldChar w:fldCharType="end"/>
          </w:r>
        </w:p>
      </w:sdtContent>
    </w:sdt>
    <w:p w14:paraId="62030352" w14:textId="77777777" w:rsidR="00E05E68" w:rsidRPr="00BB4741" w:rsidRDefault="00E05E68" w:rsidP="006F12EC">
      <w:pPr>
        <w:rPr>
          <w:szCs w:val="24"/>
        </w:rPr>
        <w:sectPr w:rsidR="00E05E68" w:rsidRPr="00BB4741" w:rsidSect="001C1162">
          <w:headerReference w:type="default" r:id="rId13"/>
          <w:footerReference w:type="default" r:id="rId14"/>
          <w:headerReference w:type="first" r:id="rId15"/>
          <w:pgSz w:w="11906" w:h="16838"/>
          <w:pgMar w:top="2552" w:right="1418" w:bottom="1134" w:left="1418" w:header="907" w:footer="709" w:gutter="0"/>
          <w:pgNumType w:fmt="lowerRoman" w:start="1"/>
          <w:cols w:space="708"/>
          <w:titlePg/>
          <w:docGrid w:linePitch="360"/>
        </w:sectPr>
      </w:pPr>
    </w:p>
    <w:p w14:paraId="28A3450B" w14:textId="77777777" w:rsidR="00BF3DC5" w:rsidRPr="00BB4741" w:rsidRDefault="00BF3DC5" w:rsidP="00614F50">
      <w:pPr>
        <w:pStyle w:val="Heading1"/>
      </w:pPr>
      <w:bookmarkStart w:id="8" w:name="Test_record"/>
      <w:bookmarkStart w:id="9" w:name="_Toc289159833"/>
      <w:bookmarkStart w:id="10" w:name="_Toc289159872"/>
      <w:bookmarkStart w:id="11" w:name="_Toc289160196"/>
      <w:bookmarkStart w:id="12" w:name="_Toc211489867"/>
      <w:bookmarkEnd w:id="8"/>
      <w:r w:rsidRPr="00BB4741">
        <w:lastRenderedPageBreak/>
        <w:t>Introduction</w:t>
      </w:r>
      <w:bookmarkEnd w:id="9"/>
      <w:bookmarkEnd w:id="10"/>
      <w:bookmarkEnd w:id="11"/>
      <w:bookmarkEnd w:id="12"/>
    </w:p>
    <w:p w14:paraId="1A9C9230" w14:textId="77777777" w:rsidR="00BB4741" w:rsidRPr="00BB4741" w:rsidRDefault="000A10B4" w:rsidP="00323B14">
      <w:r>
        <w:t>T</w:t>
      </w:r>
      <w:r w:rsidR="00BB4741" w:rsidRPr="00BB4741">
        <w:t>he Preservation</w:t>
      </w:r>
      <w:r w:rsidR="00BB4741">
        <w:t xml:space="preserve"> </w:t>
      </w:r>
      <w:r w:rsidR="00BB4741" w:rsidRPr="00BB4741">
        <w:t xml:space="preserve">Watch </w:t>
      </w:r>
      <w:r w:rsidR="0026181D">
        <w:t>C</w:t>
      </w:r>
      <w:r w:rsidR="00BB4741" w:rsidRPr="00BB4741">
        <w:t xml:space="preserve">omponent </w:t>
      </w:r>
      <w:r w:rsidR="0026181D">
        <w:t xml:space="preserve">(Scout) </w:t>
      </w:r>
      <w:r>
        <w:t xml:space="preserve">is expected to </w:t>
      </w:r>
      <w:r w:rsidR="00BB4741" w:rsidRPr="00BB4741">
        <w:t xml:space="preserve">monitor repositories and store information about the contents and the actions of the repository. </w:t>
      </w:r>
    </w:p>
    <w:p w14:paraId="03A0F117" w14:textId="77777777" w:rsidR="00BB4741" w:rsidRDefault="00BB4741" w:rsidP="00323B14">
      <w:r w:rsidRPr="00BB4741">
        <w:t>In Preservation Watch terminology</w:t>
      </w:r>
      <w:r w:rsidR="000B706E">
        <w:t>,</w:t>
      </w:r>
      <w:r w:rsidRPr="00BB4741">
        <w:t xml:space="preserve"> the repositories are sources of information and for each source </w:t>
      </w:r>
      <w:r w:rsidR="00C67EA4">
        <w:t xml:space="preserve">the </w:t>
      </w:r>
      <w:r w:rsidR="009F2783">
        <w:t>Scout</w:t>
      </w:r>
      <w:r w:rsidRPr="00BB4741">
        <w:t xml:space="preserve"> must have a source </w:t>
      </w:r>
      <w:r w:rsidR="00481391">
        <w:t>adaptor</w:t>
      </w:r>
      <w:r w:rsidRPr="00BB4741">
        <w:t xml:space="preserve"> that knows how to collect the information from the source and adapt that information to fit the Watch </w:t>
      </w:r>
      <w:r w:rsidR="00C67EA4" w:rsidRPr="00BB4741">
        <w:t xml:space="preserve">internal </w:t>
      </w:r>
      <w:r w:rsidRPr="00BB4741">
        <w:t>knowledge base.</w:t>
      </w:r>
    </w:p>
    <w:p w14:paraId="504DB4EE" w14:textId="77777777" w:rsidR="00CD3A4E" w:rsidRDefault="00293FDD" w:rsidP="00323B14">
      <w:r>
        <w:t>Given that every repository has its own internal information structure and naming schemes, Watch would have to implement a specific source adapt</w:t>
      </w:r>
      <w:r w:rsidR="009F2783">
        <w:t>o</w:t>
      </w:r>
      <w:r>
        <w:t xml:space="preserve">r for each repository. To simplify integration between the repositories and </w:t>
      </w:r>
      <w:r w:rsidR="00481391">
        <w:t>Scout</w:t>
      </w:r>
      <w:r>
        <w:t xml:space="preserve"> it was decided to split the f</w:t>
      </w:r>
      <w:r w:rsidR="00CD3A4E">
        <w:t>unctionality into 2 components:</w:t>
      </w:r>
    </w:p>
    <w:p w14:paraId="5022E36E" w14:textId="77777777" w:rsidR="00B85D6A" w:rsidRDefault="00293FDD" w:rsidP="00CD3A4E">
      <w:pPr>
        <w:pStyle w:val="ListParagraph"/>
        <w:numPr>
          <w:ilvl w:val="0"/>
          <w:numId w:val="4"/>
        </w:numPr>
      </w:pPr>
      <w:r>
        <w:t>A Report</w:t>
      </w:r>
      <w:r w:rsidR="0039104B">
        <w:t xml:space="preserve"> </w:t>
      </w:r>
      <w:r>
        <w:t xml:space="preserve">API specification that every repository </w:t>
      </w:r>
      <w:r w:rsidR="00C957D6">
        <w:t xml:space="preserve">should </w:t>
      </w:r>
      <w:r>
        <w:t xml:space="preserve">implement and that provides a unified interface </w:t>
      </w:r>
      <w:r w:rsidR="00CD3A4E">
        <w:t xml:space="preserve">that enables </w:t>
      </w:r>
      <w:r w:rsidR="00C957D6">
        <w:t xml:space="preserve">watch to retrieve </w:t>
      </w:r>
      <w:r w:rsidR="00CD3A4E">
        <w:t xml:space="preserve">of information </w:t>
      </w:r>
      <w:r w:rsidR="00C957D6">
        <w:t>about events that take place at the repository level</w:t>
      </w:r>
      <w:r w:rsidR="00CD3A4E">
        <w:t>.</w:t>
      </w:r>
    </w:p>
    <w:p w14:paraId="657BCC0C" w14:textId="77777777" w:rsidR="00DE4C14" w:rsidRDefault="00CD3A4E" w:rsidP="00DE4C14">
      <w:pPr>
        <w:pStyle w:val="ListParagraph"/>
        <w:numPr>
          <w:ilvl w:val="0"/>
          <w:numId w:val="4"/>
        </w:numPr>
      </w:pPr>
      <w:r>
        <w:t xml:space="preserve">A repository source </w:t>
      </w:r>
      <w:r w:rsidR="00481391">
        <w:t>adaptor</w:t>
      </w:r>
      <w:r>
        <w:t xml:space="preserve"> </w:t>
      </w:r>
      <w:r w:rsidR="00A07362">
        <w:t xml:space="preserve">(on the </w:t>
      </w:r>
      <w:r w:rsidR="00481391">
        <w:t>Scout</w:t>
      </w:r>
      <w:r w:rsidR="00A07362">
        <w:t xml:space="preserve"> side) </w:t>
      </w:r>
      <w:r>
        <w:t>that connects to the Report</w:t>
      </w:r>
      <w:r w:rsidR="0039104B">
        <w:t xml:space="preserve"> </w:t>
      </w:r>
      <w:r>
        <w:t>API</w:t>
      </w:r>
      <w:r w:rsidR="005D4A26">
        <w:t xml:space="preserve">, </w:t>
      </w:r>
      <w:r w:rsidR="002660B4">
        <w:t xml:space="preserve">retrieves event </w:t>
      </w:r>
      <w:r>
        <w:t xml:space="preserve">information and performs </w:t>
      </w:r>
      <w:r w:rsidR="00E73790">
        <w:t xml:space="preserve">all the </w:t>
      </w:r>
      <w:r>
        <w:t xml:space="preserve">normalization operations </w:t>
      </w:r>
      <w:r w:rsidR="00E73790">
        <w:t xml:space="preserve">necessary </w:t>
      </w:r>
      <w:r>
        <w:t xml:space="preserve">to adapt the information to the internal </w:t>
      </w:r>
      <w:r w:rsidRPr="00BB4741">
        <w:t>Watch knowledge base</w:t>
      </w:r>
      <w:r>
        <w:t>.</w:t>
      </w:r>
    </w:p>
    <w:p w14:paraId="594FE770" w14:textId="77777777" w:rsidR="00F23420" w:rsidRDefault="00481391" w:rsidP="00F23420">
      <w:r>
        <w:t>Scout</w:t>
      </w:r>
      <w:r w:rsidR="00F23420">
        <w:t xml:space="preserve"> is interested in monitoring repositories, </w:t>
      </w:r>
      <w:r w:rsidR="00073F81">
        <w:t>especially</w:t>
      </w:r>
      <w:r w:rsidR="00F23420">
        <w:t xml:space="preserve"> </w:t>
      </w:r>
      <w:r w:rsidR="001205D1">
        <w:t xml:space="preserve">in what concerns </w:t>
      </w:r>
      <w:r w:rsidR="00F23420">
        <w:t xml:space="preserve">the interaction between the repository and </w:t>
      </w:r>
      <w:r w:rsidR="0039104B">
        <w:t>its</w:t>
      </w:r>
      <w:r w:rsidR="00F23420">
        <w:t xml:space="preserve"> users. Thus the data exposed by the Report API is modelled as events.</w:t>
      </w:r>
    </w:p>
    <w:p w14:paraId="696E8FEC" w14:textId="77777777" w:rsidR="00DE4C14" w:rsidRDefault="00C13738" w:rsidP="00DE4C14">
      <w:r>
        <w:t xml:space="preserve">This document will specify the </w:t>
      </w:r>
      <w:r w:rsidR="00F23420">
        <w:t xml:space="preserve">events </w:t>
      </w:r>
      <w:r>
        <w:t>exposed by the Report API in Section</w:t>
      </w:r>
      <w:r w:rsidR="00770823">
        <w:t xml:space="preserve"> </w:t>
      </w:r>
      <w:r w:rsidR="002D6F31">
        <w:fldChar w:fldCharType="begin"/>
      </w:r>
      <w:r w:rsidR="00770823">
        <w:instrText xml:space="preserve"> REF _Ref329015772 \r \h </w:instrText>
      </w:r>
      <w:r w:rsidR="002D6F31">
        <w:fldChar w:fldCharType="separate"/>
      </w:r>
      <w:r w:rsidR="007922D6">
        <w:t>2</w:t>
      </w:r>
      <w:r w:rsidR="002D6F31">
        <w:fldChar w:fldCharType="end"/>
      </w:r>
      <w:r>
        <w:t xml:space="preserve"> and </w:t>
      </w:r>
      <w:r w:rsidR="00D862E0">
        <w:t xml:space="preserve">the </w:t>
      </w:r>
      <w:r w:rsidR="00F23420">
        <w:t xml:space="preserve">API </w:t>
      </w:r>
      <w:r w:rsidR="00082BDB">
        <w:t>methods</w:t>
      </w:r>
      <w:r>
        <w:t xml:space="preserve"> that must be implemented by repositories in Section</w:t>
      </w:r>
      <w:r w:rsidR="00770823">
        <w:t xml:space="preserve"> </w:t>
      </w:r>
      <w:r w:rsidR="002D6F31">
        <w:fldChar w:fldCharType="begin"/>
      </w:r>
      <w:r w:rsidR="00770823">
        <w:instrText xml:space="preserve"> REF _Ref329015778 \r \h </w:instrText>
      </w:r>
      <w:r w:rsidR="002D6F31">
        <w:fldChar w:fldCharType="separate"/>
      </w:r>
      <w:r w:rsidR="007922D6">
        <w:t>3</w:t>
      </w:r>
      <w:r w:rsidR="002D6F31">
        <w:fldChar w:fldCharType="end"/>
      </w:r>
      <w:r>
        <w:t>.</w:t>
      </w:r>
    </w:p>
    <w:p w14:paraId="51944193" w14:textId="77777777" w:rsidR="00692657" w:rsidRDefault="00DF1039" w:rsidP="00687C21">
      <w:pPr>
        <w:pStyle w:val="Heading1"/>
      </w:pPr>
      <w:bookmarkStart w:id="13" w:name="_Ref329015772"/>
      <w:bookmarkStart w:id="14" w:name="_Toc211489868"/>
      <w:r>
        <w:t>Events</w:t>
      </w:r>
      <w:bookmarkEnd w:id="13"/>
      <w:bookmarkEnd w:id="14"/>
    </w:p>
    <w:p w14:paraId="3FA4935F" w14:textId="77777777" w:rsidR="00935F57" w:rsidRDefault="00935F57" w:rsidP="00235F80">
      <w:r>
        <w:t xml:space="preserve">OAIS reference model structures a digital preservation repository in macro components, namely: Ingest, Management, Preservation Planning, Data Management, Archival Storage and Access. </w:t>
      </w:r>
      <w:r w:rsidR="007B015E">
        <w:t>Two of these</w:t>
      </w:r>
      <w:r>
        <w:t xml:space="preserve"> are internal (Data Management and Archival Storage) and the </w:t>
      </w:r>
      <w:r w:rsidR="006F3A4B">
        <w:t xml:space="preserve">other </w:t>
      </w:r>
      <w:r w:rsidR="00707BEF">
        <w:t>four</w:t>
      </w:r>
      <w:r w:rsidR="006F3A4B">
        <w:t xml:space="preserve"> </w:t>
      </w:r>
      <w:r w:rsidR="00CD6440">
        <w:t xml:space="preserve">usually </w:t>
      </w:r>
      <w:r>
        <w:t xml:space="preserve">have interactions </w:t>
      </w:r>
      <w:r w:rsidR="006F3A4B">
        <w:t xml:space="preserve">with users. </w:t>
      </w:r>
      <w:r w:rsidR="008207F1">
        <w:t>T</w:t>
      </w:r>
      <w:r w:rsidR="006F3A4B">
        <w:t xml:space="preserve">he interactions </w:t>
      </w:r>
      <w:r w:rsidR="008207F1">
        <w:t xml:space="preserve">between </w:t>
      </w:r>
      <w:r w:rsidR="006F3A4B">
        <w:t xml:space="preserve">repository components </w:t>
      </w:r>
      <w:r w:rsidR="008207F1">
        <w:t xml:space="preserve">and </w:t>
      </w:r>
      <w:r w:rsidR="006F3A4B">
        <w:t xml:space="preserve">users </w:t>
      </w:r>
      <w:r w:rsidR="008207F1">
        <w:t xml:space="preserve">are the events </w:t>
      </w:r>
      <w:r w:rsidR="006F3A4B">
        <w:t>that the Report API will expose</w:t>
      </w:r>
      <w:r w:rsidR="000D4DF2">
        <w:t xml:space="preserve"> via the Report</w:t>
      </w:r>
      <w:r w:rsidR="0039104B">
        <w:t xml:space="preserve"> </w:t>
      </w:r>
      <w:r w:rsidR="000D4DF2">
        <w:t>API</w:t>
      </w:r>
      <w:r w:rsidR="006F3A4B">
        <w:t xml:space="preserve">. </w:t>
      </w:r>
    </w:p>
    <w:p w14:paraId="27B67DBA" w14:textId="77777777" w:rsidR="00293BCA" w:rsidRDefault="00235F80" w:rsidP="00235F80">
      <w:r>
        <w:t xml:space="preserve">The events that can be reported by repositories </w:t>
      </w:r>
      <w:r w:rsidR="002C1D7D">
        <w:t xml:space="preserve">(and that will be supported </w:t>
      </w:r>
      <w:r w:rsidR="00481391">
        <w:t>by Scout</w:t>
      </w:r>
      <w:r w:rsidR="002C1D7D">
        <w:t>)</w:t>
      </w:r>
      <w:r w:rsidR="00561F03">
        <w:t xml:space="preserve"> </w:t>
      </w:r>
      <w:r>
        <w:t xml:space="preserve">are presented in </w:t>
      </w:r>
      <w:r w:rsidR="002D6F31">
        <w:fldChar w:fldCharType="begin"/>
      </w:r>
      <w:r>
        <w:instrText xml:space="preserve"> REF _Ref327797362 \h </w:instrText>
      </w:r>
      <w:r w:rsidR="002D6F31">
        <w:fldChar w:fldCharType="separate"/>
      </w:r>
      <w:r w:rsidR="007922D6">
        <w:t xml:space="preserve">Table </w:t>
      </w:r>
      <w:r w:rsidR="007922D6">
        <w:rPr>
          <w:noProof/>
        </w:rPr>
        <w:t>1</w:t>
      </w:r>
      <w:r w:rsidR="002D6F31">
        <w:fldChar w:fldCharType="end"/>
      </w:r>
      <w:r>
        <w:t>.</w:t>
      </w:r>
      <w:r w:rsidR="006F3A4B">
        <w:t xml:space="preserve"> Each event </w:t>
      </w:r>
      <w:r w:rsidR="00320317">
        <w:t xml:space="preserve">is </w:t>
      </w:r>
      <w:r w:rsidR="00293BCA">
        <w:t>characterized</w:t>
      </w:r>
      <w:r w:rsidR="00320317">
        <w:t xml:space="preserve"> through </w:t>
      </w:r>
      <w:r w:rsidR="00293BCA">
        <w:t>the following characteristics:</w:t>
      </w:r>
    </w:p>
    <w:p w14:paraId="1F0216B9" w14:textId="4D7CD3FF" w:rsidR="00293BCA" w:rsidRDefault="007871D4" w:rsidP="00293BCA">
      <w:pPr>
        <w:pStyle w:val="ListParagraph"/>
        <w:numPr>
          <w:ilvl w:val="0"/>
          <w:numId w:val="5"/>
        </w:numPr>
      </w:pPr>
      <w:r>
        <w:t>A</w:t>
      </w:r>
      <w:r w:rsidR="00293BCA">
        <w:t xml:space="preserve"> </w:t>
      </w:r>
      <w:r w:rsidR="00D45BBF" w:rsidRPr="00D45BBF">
        <w:t>OAIS functional unit</w:t>
      </w:r>
      <w:r w:rsidR="00293BCA">
        <w:t>, that correspond to the OAIS macro component to which the event is related to,</w:t>
      </w:r>
    </w:p>
    <w:p w14:paraId="2E2E7BFE" w14:textId="7E6FA27F" w:rsidR="00293BCA" w:rsidRDefault="007871D4" w:rsidP="00293BCA">
      <w:pPr>
        <w:pStyle w:val="ListParagraph"/>
        <w:numPr>
          <w:ilvl w:val="0"/>
          <w:numId w:val="5"/>
        </w:numPr>
      </w:pPr>
      <w:r>
        <w:t>An</w:t>
      </w:r>
      <w:r w:rsidR="00293BCA">
        <w:t xml:space="preserve"> </w:t>
      </w:r>
      <w:r w:rsidR="00D45BBF">
        <w:t xml:space="preserve">Event </w:t>
      </w:r>
      <w:r w:rsidR="00320317" w:rsidRPr="00D45BBF">
        <w:t>type</w:t>
      </w:r>
      <w:r w:rsidR="00293BCA">
        <w:t>, that is the name of the event and distinguishes from all other events, and</w:t>
      </w:r>
    </w:p>
    <w:p w14:paraId="48578F5F" w14:textId="77777777" w:rsidR="00235F80" w:rsidRDefault="00D45BBF" w:rsidP="00293BCA">
      <w:pPr>
        <w:pStyle w:val="ListParagraph"/>
        <w:numPr>
          <w:ilvl w:val="0"/>
          <w:numId w:val="5"/>
        </w:numPr>
      </w:pPr>
      <w:r w:rsidRPr="00D45BBF">
        <w:t xml:space="preserve">Event </w:t>
      </w:r>
      <w:r w:rsidR="00320317" w:rsidRPr="00D45BBF">
        <w:t>parameters</w:t>
      </w:r>
      <w:r w:rsidR="00320317">
        <w:t xml:space="preserve"> </w:t>
      </w:r>
      <w:r w:rsidR="00293BCA">
        <w:t xml:space="preserve">with respective data </w:t>
      </w:r>
      <w:r>
        <w:t>types, which</w:t>
      </w:r>
      <w:r w:rsidR="00293BCA">
        <w:t xml:space="preserve"> serve to further characterize the event.</w:t>
      </w:r>
    </w:p>
    <w:p w14:paraId="62241005" w14:textId="77777777" w:rsidR="006F3A4B" w:rsidRPr="00235F80" w:rsidRDefault="006F3A4B" w:rsidP="00235F80"/>
    <w:tbl>
      <w:tblPr>
        <w:tblW w:w="9140" w:type="dxa"/>
        <w:jc w:val="center"/>
        <w:tblInd w:w="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201"/>
        <w:gridCol w:w="2540"/>
        <w:gridCol w:w="1615"/>
        <w:gridCol w:w="2374"/>
        <w:gridCol w:w="1410"/>
      </w:tblGrid>
      <w:tr w:rsidR="008927D4" w:rsidRPr="00BB4741" w14:paraId="66E9DFC7" w14:textId="77777777" w:rsidTr="008927D4">
        <w:trPr>
          <w:trHeight w:val="255"/>
          <w:jc w:val="center"/>
        </w:trPr>
        <w:tc>
          <w:tcPr>
            <w:tcW w:w="1201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1C8767DC" w14:textId="77777777" w:rsidR="00CD6ED4" w:rsidRPr="00BB4741" w:rsidRDefault="007F6C9E" w:rsidP="007F6C9E">
            <w:pPr>
              <w:jc w:val="left"/>
              <w:rPr>
                <w:b/>
                <w:color w:val="FFFFFF" w:themeColor="background1"/>
                <w:sz w:val="24"/>
                <w:szCs w:val="24"/>
              </w:rPr>
            </w:pPr>
            <w:r>
              <w:rPr>
                <w:b/>
                <w:color w:val="FFFFFF" w:themeColor="background1"/>
                <w:sz w:val="24"/>
                <w:szCs w:val="24"/>
              </w:rPr>
              <w:lastRenderedPageBreak/>
              <w:t>OAIS</w:t>
            </w:r>
            <w:r w:rsidR="00823F55">
              <w:rPr>
                <w:b/>
                <w:color w:val="FFFFFF" w:themeColor="background1"/>
                <w:sz w:val="24"/>
                <w:szCs w:val="24"/>
              </w:rPr>
              <w:t xml:space="preserve"> unit</w:t>
            </w:r>
          </w:p>
        </w:tc>
        <w:tc>
          <w:tcPr>
            <w:tcW w:w="2540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11A826CF" w14:textId="77777777" w:rsidR="00CD6ED4" w:rsidRPr="00BB4741" w:rsidRDefault="00CD6ED4" w:rsidP="00CD6ED4">
            <w:pPr>
              <w:jc w:val="left"/>
              <w:rPr>
                <w:b/>
                <w:color w:val="FFFFFF" w:themeColor="background1"/>
                <w:sz w:val="24"/>
                <w:szCs w:val="24"/>
              </w:rPr>
            </w:pPr>
            <w:r>
              <w:rPr>
                <w:b/>
                <w:color w:val="FFFFFF" w:themeColor="background1"/>
                <w:sz w:val="24"/>
                <w:szCs w:val="24"/>
              </w:rPr>
              <w:t>Event type</w:t>
            </w:r>
          </w:p>
        </w:tc>
        <w:tc>
          <w:tcPr>
            <w:tcW w:w="1615" w:type="dxa"/>
            <w:shd w:val="clear" w:color="auto" w:fill="1D82A4"/>
            <w:vAlign w:val="center"/>
          </w:tcPr>
          <w:p w14:paraId="7AE59C67" w14:textId="77777777" w:rsidR="00CD6ED4" w:rsidRDefault="00CD6ED4" w:rsidP="00CD6ED4">
            <w:pPr>
              <w:jc w:val="left"/>
              <w:rPr>
                <w:b/>
                <w:color w:val="FFFFFF" w:themeColor="background1"/>
                <w:sz w:val="24"/>
                <w:szCs w:val="24"/>
              </w:rPr>
            </w:pPr>
            <w:r>
              <w:rPr>
                <w:b/>
                <w:color w:val="FFFFFF" w:themeColor="background1"/>
                <w:sz w:val="24"/>
                <w:szCs w:val="24"/>
              </w:rPr>
              <w:t>Description</w:t>
            </w:r>
          </w:p>
        </w:tc>
        <w:tc>
          <w:tcPr>
            <w:tcW w:w="2374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55AE0704" w14:textId="77777777" w:rsidR="00CD6ED4" w:rsidRPr="00BB4741" w:rsidRDefault="00CD6ED4" w:rsidP="00CD6ED4">
            <w:pPr>
              <w:jc w:val="left"/>
              <w:rPr>
                <w:b/>
                <w:color w:val="FFFFFF" w:themeColor="background1"/>
                <w:sz w:val="24"/>
                <w:szCs w:val="24"/>
              </w:rPr>
            </w:pPr>
            <w:r>
              <w:rPr>
                <w:b/>
                <w:color w:val="FFFFFF" w:themeColor="background1"/>
                <w:sz w:val="24"/>
                <w:szCs w:val="24"/>
              </w:rPr>
              <w:t>Parameters</w:t>
            </w:r>
          </w:p>
        </w:tc>
        <w:tc>
          <w:tcPr>
            <w:tcW w:w="1410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104FF800" w14:textId="77777777" w:rsidR="00CD6ED4" w:rsidRPr="00BB4741" w:rsidRDefault="00CD6ED4" w:rsidP="00CD6ED4">
            <w:pPr>
              <w:jc w:val="left"/>
              <w:rPr>
                <w:b/>
                <w:color w:val="FFFFFF" w:themeColor="background1"/>
                <w:sz w:val="24"/>
                <w:szCs w:val="24"/>
              </w:rPr>
            </w:pPr>
            <w:r>
              <w:rPr>
                <w:b/>
                <w:color w:val="FFFFFF" w:themeColor="background1"/>
                <w:sz w:val="24"/>
                <w:szCs w:val="24"/>
              </w:rPr>
              <w:t>Parameter Type</w:t>
            </w:r>
          </w:p>
        </w:tc>
      </w:tr>
      <w:tr w:rsidR="00D07A2E" w:rsidRPr="00BB4741" w14:paraId="675A30C2" w14:textId="77777777" w:rsidTr="006904A0">
        <w:trPr>
          <w:trHeight w:val="228"/>
          <w:jc w:val="center"/>
        </w:trPr>
        <w:tc>
          <w:tcPr>
            <w:tcW w:w="1201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353AD5F2" w14:textId="77777777" w:rsidR="00D07A2E" w:rsidRPr="00BB4741" w:rsidRDefault="00D07A2E" w:rsidP="006904A0">
            <w:pPr>
              <w:jc w:val="left"/>
            </w:pPr>
            <w:r>
              <w:t>Ingest</w:t>
            </w:r>
          </w:p>
        </w:tc>
        <w:tc>
          <w:tcPr>
            <w:tcW w:w="2540" w:type="dxa"/>
            <w:tcMar>
              <w:top w:w="28" w:type="dxa"/>
              <w:bottom w:w="28" w:type="dxa"/>
            </w:tcMar>
            <w:vAlign w:val="center"/>
          </w:tcPr>
          <w:p w14:paraId="2D2E7A09" w14:textId="77777777" w:rsidR="00D07A2E" w:rsidRPr="00BB4741" w:rsidRDefault="001103CC" w:rsidP="006904A0">
            <w:pPr>
              <w:jc w:val="left"/>
            </w:pPr>
            <w:r>
              <w:t>Ingest</w:t>
            </w:r>
            <w:r w:rsidR="00D07A2E">
              <w:t>Started</w:t>
            </w:r>
          </w:p>
        </w:tc>
        <w:tc>
          <w:tcPr>
            <w:tcW w:w="1615" w:type="dxa"/>
            <w:vAlign w:val="center"/>
          </w:tcPr>
          <w:p w14:paraId="6B0C6BEE" w14:textId="77777777" w:rsidR="00D07A2E" w:rsidRPr="00CD6ED4" w:rsidRDefault="00D07A2E" w:rsidP="006904A0">
            <w:pPr>
              <w:jc w:val="left"/>
            </w:pPr>
            <w:r>
              <w:t>Ingest started</w:t>
            </w: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5695804C" w14:textId="77777777" w:rsidR="00D07A2E" w:rsidRPr="0011053C" w:rsidRDefault="00D07A2E" w:rsidP="006904A0">
            <w:pPr>
              <w:jc w:val="left"/>
            </w:pPr>
            <w:r w:rsidRPr="0011053C">
              <w:t>SIP ID</w:t>
            </w:r>
            <w:r w:rsidR="008927D4">
              <w:t xml:space="preserve"> [1,1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4067C0BF" w14:textId="77777777" w:rsidR="00D07A2E" w:rsidRPr="00BB4741" w:rsidRDefault="00D07A2E" w:rsidP="006904A0">
            <w:pPr>
              <w:jc w:val="left"/>
            </w:pPr>
            <w:r>
              <w:t>String</w:t>
            </w:r>
          </w:p>
        </w:tc>
      </w:tr>
      <w:tr w:rsidR="00D07A2E" w:rsidRPr="00BB4741" w14:paraId="311AED75" w14:textId="77777777" w:rsidTr="006904A0">
        <w:trPr>
          <w:jc w:val="center"/>
        </w:trPr>
        <w:tc>
          <w:tcPr>
            <w:tcW w:w="1201" w:type="dxa"/>
            <w:vMerge/>
            <w:tcMar>
              <w:top w:w="28" w:type="dxa"/>
              <w:bottom w:w="28" w:type="dxa"/>
            </w:tcMar>
            <w:vAlign w:val="center"/>
          </w:tcPr>
          <w:p w14:paraId="0A0D665C" w14:textId="77777777" w:rsidR="00D07A2E" w:rsidRDefault="00D07A2E" w:rsidP="006904A0">
            <w:pPr>
              <w:jc w:val="left"/>
            </w:pPr>
          </w:p>
        </w:tc>
        <w:tc>
          <w:tcPr>
            <w:tcW w:w="2540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3F1C8FC5" w14:textId="77777777" w:rsidR="00D07A2E" w:rsidRDefault="00D07A2E" w:rsidP="006904A0">
            <w:pPr>
              <w:jc w:val="left"/>
            </w:pPr>
            <w:r>
              <w:t>IngestFinished</w:t>
            </w:r>
          </w:p>
        </w:tc>
        <w:tc>
          <w:tcPr>
            <w:tcW w:w="1615" w:type="dxa"/>
            <w:vMerge w:val="restart"/>
            <w:vAlign w:val="center"/>
          </w:tcPr>
          <w:p w14:paraId="45C442D2" w14:textId="77777777" w:rsidR="00D07A2E" w:rsidRPr="00A00CBA" w:rsidRDefault="00D07A2E" w:rsidP="006904A0">
            <w:pPr>
              <w:jc w:val="left"/>
            </w:pPr>
            <w:r w:rsidRPr="00A00CBA">
              <w:t>Ingest finished</w:t>
            </w: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15444C5B" w14:textId="77777777" w:rsidR="00D07A2E" w:rsidRPr="0011053C" w:rsidRDefault="00D07A2E" w:rsidP="006904A0">
            <w:pPr>
              <w:jc w:val="left"/>
            </w:pPr>
            <w:r w:rsidRPr="0011053C">
              <w:t>SIP ID</w:t>
            </w:r>
            <w:r w:rsidR="008927D4">
              <w:t xml:space="preserve"> [1,1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7831FF45" w14:textId="77777777" w:rsidR="00D07A2E" w:rsidRPr="00BB4741" w:rsidRDefault="00D07A2E" w:rsidP="006904A0">
            <w:pPr>
              <w:jc w:val="left"/>
            </w:pPr>
            <w:r>
              <w:t>String</w:t>
            </w:r>
          </w:p>
        </w:tc>
      </w:tr>
      <w:tr w:rsidR="00D07A2E" w:rsidRPr="00BB4741" w14:paraId="3462CEFA" w14:textId="77777777" w:rsidTr="006904A0">
        <w:trPr>
          <w:jc w:val="center"/>
        </w:trPr>
        <w:tc>
          <w:tcPr>
            <w:tcW w:w="1201" w:type="dxa"/>
            <w:vMerge/>
            <w:tcMar>
              <w:top w:w="28" w:type="dxa"/>
              <w:bottom w:w="28" w:type="dxa"/>
            </w:tcMar>
            <w:vAlign w:val="center"/>
          </w:tcPr>
          <w:p w14:paraId="711470DA" w14:textId="77777777" w:rsidR="00D07A2E" w:rsidRDefault="00D07A2E" w:rsidP="006904A0">
            <w:pPr>
              <w:jc w:val="left"/>
            </w:pPr>
          </w:p>
        </w:tc>
        <w:tc>
          <w:tcPr>
            <w:tcW w:w="2540" w:type="dxa"/>
            <w:vMerge/>
            <w:tcMar>
              <w:top w:w="28" w:type="dxa"/>
              <w:bottom w:w="28" w:type="dxa"/>
            </w:tcMar>
            <w:vAlign w:val="center"/>
          </w:tcPr>
          <w:p w14:paraId="383A42BF" w14:textId="77777777" w:rsidR="00D07A2E" w:rsidRDefault="00D07A2E" w:rsidP="006904A0">
            <w:pPr>
              <w:jc w:val="left"/>
            </w:pPr>
          </w:p>
        </w:tc>
        <w:tc>
          <w:tcPr>
            <w:tcW w:w="1615" w:type="dxa"/>
            <w:vMerge/>
            <w:vAlign w:val="center"/>
          </w:tcPr>
          <w:p w14:paraId="2E1F746D" w14:textId="77777777" w:rsidR="00D07A2E" w:rsidRPr="00044C89" w:rsidRDefault="00D07A2E" w:rsidP="006904A0">
            <w:pPr>
              <w:jc w:val="left"/>
              <w:rPr>
                <w:b/>
              </w:rPr>
            </w:pP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07C247AD" w14:textId="77777777" w:rsidR="00D07A2E" w:rsidRPr="0011053C" w:rsidRDefault="00D07A2E" w:rsidP="006904A0">
            <w:pPr>
              <w:jc w:val="left"/>
            </w:pPr>
            <w:r w:rsidRPr="0011053C">
              <w:t>Outcome</w:t>
            </w:r>
            <w:r w:rsidR="008927D4">
              <w:t xml:space="preserve"> [1,1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434475AA" w14:textId="77777777" w:rsidR="00D07A2E" w:rsidRDefault="00D07A2E" w:rsidP="006904A0">
            <w:pPr>
              <w:jc w:val="left"/>
            </w:pPr>
            <w:r>
              <w:t>Boolean</w:t>
            </w:r>
          </w:p>
        </w:tc>
      </w:tr>
      <w:tr w:rsidR="00D07A2E" w:rsidRPr="00BB4741" w14:paraId="669EDB37" w14:textId="77777777" w:rsidTr="006904A0">
        <w:trPr>
          <w:jc w:val="center"/>
        </w:trPr>
        <w:tc>
          <w:tcPr>
            <w:tcW w:w="1201" w:type="dxa"/>
            <w:vMerge/>
            <w:tcMar>
              <w:top w:w="28" w:type="dxa"/>
              <w:bottom w:w="28" w:type="dxa"/>
            </w:tcMar>
            <w:vAlign w:val="center"/>
          </w:tcPr>
          <w:p w14:paraId="4DAB2CF4" w14:textId="77777777" w:rsidR="00D07A2E" w:rsidRDefault="00D07A2E" w:rsidP="006904A0">
            <w:pPr>
              <w:jc w:val="left"/>
            </w:pPr>
          </w:p>
        </w:tc>
        <w:tc>
          <w:tcPr>
            <w:tcW w:w="2540" w:type="dxa"/>
            <w:vMerge/>
            <w:tcMar>
              <w:top w:w="28" w:type="dxa"/>
              <w:bottom w:w="28" w:type="dxa"/>
            </w:tcMar>
            <w:vAlign w:val="center"/>
          </w:tcPr>
          <w:p w14:paraId="3AE86834" w14:textId="77777777" w:rsidR="00D07A2E" w:rsidRDefault="00D07A2E" w:rsidP="006904A0">
            <w:pPr>
              <w:jc w:val="left"/>
            </w:pPr>
          </w:p>
        </w:tc>
        <w:tc>
          <w:tcPr>
            <w:tcW w:w="1615" w:type="dxa"/>
            <w:vMerge/>
            <w:vAlign w:val="center"/>
          </w:tcPr>
          <w:p w14:paraId="00F26B63" w14:textId="77777777" w:rsidR="00D07A2E" w:rsidRPr="00044C89" w:rsidRDefault="00D07A2E" w:rsidP="006904A0">
            <w:pPr>
              <w:jc w:val="left"/>
              <w:rPr>
                <w:b/>
              </w:rPr>
            </w:pP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6F0E55EE" w14:textId="77777777" w:rsidR="00D07A2E" w:rsidRPr="0011053C" w:rsidRDefault="00D07A2E" w:rsidP="006904A0">
            <w:pPr>
              <w:jc w:val="left"/>
            </w:pPr>
            <w:r>
              <w:t>Representation ID [1,</w:t>
            </w:r>
            <w:r>
              <w:rPr>
                <w:rFonts w:cs="Calibri"/>
              </w:rPr>
              <w:t>∞</w:t>
            </w:r>
            <w:r>
              <w:t>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140388AC" w14:textId="77777777" w:rsidR="00D07A2E" w:rsidRDefault="00D07A2E" w:rsidP="006904A0">
            <w:pPr>
              <w:jc w:val="left"/>
            </w:pPr>
            <w:r>
              <w:t>String</w:t>
            </w:r>
          </w:p>
        </w:tc>
      </w:tr>
      <w:tr w:rsidR="00CD6ED4" w:rsidRPr="00BB4741" w14:paraId="73BDBB91" w14:textId="77777777" w:rsidTr="006904A0">
        <w:trPr>
          <w:trHeight w:val="293"/>
          <w:jc w:val="center"/>
        </w:trPr>
        <w:tc>
          <w:tcPr>
            <w:tcW w:w="1201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774CB7AD" w14:textId="77777777" w:rsidR="00CD6ED4" w:rsidRPr="00BB4741" w:rsidRDefault="00CD6ED4" w:rsidP="006904A0">
            <w:pPr>
              <w:jc w:val="left"/>
            </w:pPr>
            <w:r>
              <w:t>Access</w:t>
            </w:r>
          </w:p>
        </w:tc>
        <w:tc>
          <w:tcPr>
            <w:tcW w:w="2540" w:type="dxa"/>
            <w:tcMar>
              <w:top w:w="28" w:type="dxa"/>
              <w:bottom w:w="28" w:type="dxa"/>
            </w:tcMar>
            <w:vAlign w:val="center"/>
          </w:tcPr>
          <w:p w14:paraId="552F5ADD" w14:textId="77777777" w:rsidR="00CD6ED4" w:rsidRPr="00BB4741" w:rsidRDefault="001103CC" w:rsidP="006904A0">
            <w:pPr>
              <w:jc w:val="left"/>
            </w:pPr>
            <w:r>
              <w:t>View</w:t>
            </w:r>
            <w:r w:rsidR="002D3623">
              <w:t>DMD</w:t>
            </w:r>
          </w:p>
        </w:tc>
        <w:tc>
          <w:tcPr>
            <w:tcW w:w="1615" w:type="dxa"/>
            <w:vAlign w:val="center"/>
          </w:tcPr>
          <w:p w14:paraId="14BDA33C" w14:textId="77777777" w:rsidR="00CD6ED4" w:rsidRPr="00A00CBA" w:rsidRDefault="00A00CBA" w:rsidP="006904A0">
            <w:pPr>
              <w:jc w:val="left"/>
            </w:pPr>
            <w:r w:rsidRPr="00A00CBA">
              <w:t>View</w:t>
            </w:r>
            <w:r>
              <w:t xml:space="preserve"> descriptive metadata</w:t>
            </w: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4A2BEB32" w14:textId="77777777" w:rsidR="00CD6ED4" w:rsidRPr="0011053C" w:rsidRDefault="0096699C" w:rsidP="006904A0">
            <w:pPr>
              <w:jc w:val="left"/>
            </w:pPr>
            <w:r w:rsidRPr="0011053C">
              <w:t>DMD</w:t>
            </w:r>
            <w:r w:rsidR="00CD6ED4" w:rsidRPr="0011053C">
              <w:t xml:space="preserve"> ID</w:t>
            </w:r>
            <w:r w:rsidR="008927D4">
              <w:t xml:space="preserve"> [1,1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11EAB210" w14:textId="77777777" w:rsidR="00CD6ED4" w:rsidRPr="00BB4741" w:rsidRDefault="00CD6ED4" w:rsidP="006904A0">
            <w:pPr>
              <w:jc w:val="left"/>
            </w:pPr>
            <w:r>
              <w:t>String</w:t>
            </w:r>
          </w:p>
        </w:tc>
      </w:tr>
      <w:tr w:rsidR="00CD6ED4" w:rsidRPr="00BB4741" w14:paraId="16C3A1CE" w14:textId="77777777" w:rsidTr="006904A0">
        <w:trPr>
          <w:jc w:val="center"/>
        </w:trPr>
        <w:tc>
          <w:tcPr>
            <w:tcW w:w="1201" w:type="dxa"/>
            <w:vMerge/>
            <w:tcMar>
              <w:top w:w="28" w:type="dxa"/>
              <w:bottom w:w="28" w:type="dxa"/>
            </w:tcMar>
            <w:vAlign w:val="center"/>
          </w:tcPr>
          <w:p w14:paraId="50D1ACE0" w14:textId="77777777" w:rsidR="00CD6ED4" w:rsidRDefault="00CD6ED4" w:rsidP="006904A0">
            <w:pPr>
              <w:jc w:val="left"/>
            </w:pPr>
          </w:p>
        </w:tc>
        <w:tc>
          <w:tcPr>
            <w:tcW w:w="2540" w:type="dxa"/>
            <w:tcMar>
              <w:top w:w="28" w:type="dxa"/>
              <w:bottom w:w="28" w:type="dxa"/>
            </w:tcMar>
            <w:vAlign w:val="center"/>
          </w:tcPr>
          <w:p w14:paraId="16E1E951" w14:textId="77777777" w:rsidR="00CD6ED4" w:rsidRDefault="00CD6ED4" w:rsidP="006904A0">
            <w:pPr>
              <w:jc w:val="left"/>
            </w:pPr>
            <w:r>
              <w:t>ViewRepresentation</w:t>
            </w:r>
          </w:p>
        </w:tc>
        <w:tc>
          <w:tcPr>
            <w:tcW w:w="1615" w:type="dxa"/>
            <w:vAlign w:val="center"/>
          </w:tcPr>
          <w:p w14:paraId="73C07707" w14:textId="77777777" w:rsidR="00CD6ED4" w:rsidRPr="00A00CBA" w:rsidRDefault="00A00CBA" w:rsidP="006904A0">
            <w:pPr>
              <w:jc w:val="left"/>
            </w:pPr>
            <w:r w:rsidRPr="00A00CBA">
              <w:t>View representation</w:t>
            </w: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39A346FF" w14:textId="77777777" w:rsidR="00CD6ED4" w:rsidRPr="0011053C" w:rsidRDefault="00CD6ED4" w:rsidP="006904A0">
            <w:pPr>
              <w:jc w:val="left"/>
            </w:pPr>
            <w:r w:rsidRPr="0011053C">
              <w:t>Representation ID</w:t>
            </w:r>
            <w:r w:rsidR="008927D4">
              <w:t xml:space="preserve"> [1,1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47E77D6D" w14:textId="77777777" w:rsidR="00CD6ED4" w:rsidRDefault="00CD6ED4" w:rsidP="006904A0">
            <w:pPr>
              <w:jc w:val="left"/>
            </w:pPr>
            <w:r>
              <w:t>String</w:t>
            </w:r>
          </w:p>
        </w:tc>
      </w:tr>
      <w:tr w:rsidR="00D07A2E" w:rsidRPr="00BB4741" w14:paraId="5C19BE90" w14:textId="77777777" w:rsidTr="006904A0">
        <w:trPr>
          <w:trHeight w:val="311"/>
          <w:jc w:val="center"/>
        </w:trPr>
        <w:tc>
          <w:tcPr>
            <w:tcW w:w="1201" w:type="dxa"/>
            <w:vMerge/>
            <w:tcMar>
              <w:top w:w="28" w:type="dxa"/>
              <w:bottom w:w="28" w:type="dxa"/>
            </w:tcMar>
            <w:vAlign w:val="center"/>
          </w:tcPr>
          <w:p w14:paraId="6A232231" w14:textId="77777777" w:rsidR="00D07A2E" w:rsidRDefault="00D07A2E" w:rsidP="006904A0">
            <w:pPr>
              <w:jc w:val="left"/>
            </w:pPr>
          </w:p>
        </w:tc>
        <w:tc>
          <w:tcPr>
            <w:tcW w:w="2540" w:type="dxa"/>
            <w:tcMar>
              <w:top w:w="28" w:type="dxa"/>
              <w:bottom w:w="28" w:type="dxa"/>
            </w:tcMar>
            <w:vAlign w:val="center"/>
          </w:tcPr>
          <w:p w14:paraId="60E3A124" w14:textId="77777777" w:rsidR="00D07A2E" w:rsidRDefault="001103CC" w:rsidP="006904A0">
            <w:pPr>
              <w:jc w:val="left"/>
            </w:pPr>
            <w:r>
              <w:t>Download</w:t>
            </w:r>
            <w:r w:rsidR="00D07A2E">
              <w:t>Representation</w:t>
            </w:r>
          </w:p>
        </w:tc>
        <w:tc>
          <w:tcPr>
            <w:tcW w:w="1615" w:type="dxa"/>
            <w:vAlign w:val="center"/>
          </w:tcPr>
          <w:p w14:paraId="17A9DF23" w14:textId="77777777" w:rsidR="00D07A2E" w:rsidRPr="00A00CBA" w:rsidRDefault="00D07A2E" w:rsidP="006904A0">
            <w:pPr>
              <w:jc w:val="left"/>
            </w:pPr>
            <w:r w:rsidRPr="00A00CBA">
              <w:t>Download a representation</w:t>
            </w: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6AE1FB42" w14:textId="77777777" w:rsidR="00D07A2E" w:rsidRPr="0011053C" w:rsidRDefault="00D07A2E" w:rsidP="006904A0">
            <w:pPr>
              <w:jc w:val="left"/>
            </w:pPr>
            <w:r w:rsidRPr="0011053C">
              <w:t>Representation ID</w:t>
            </w:r>
            <w:r w:rsidR="008927D4">
              <w:t xml:space="preserve"> [1,1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7A70FFFE" w14:textId="77777777" w:rsidR="00D07A2E" w:rsidRDefault="00D07A2E" w:rsidP="006904A0">
            <w:pPr>
              <w:jc w:val="left"/>
            </w:pPr>
            <w:r>
              <w:t>String</w:t>
            </w:r>
          </w:p>
        </w:tc>
      </w:tr>
      <w:tr w:rsidR="00532488" w:rsidRPr="00BB4741" w14:paraId="72F008EC" w14:textId="77777777" w:rsidTr="006904A0">
        <w:trPr>
          <w:jc w:val="center"/>
        </w:trPr>
        <w:tc>
          <w:tcPr>
            <w:tcW w:w="1201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62B08DED" w14:textId="77777777" w:rsidR="00532488" w:rsidRPr="00BB4741" w:rsidRDefault="00532488" w:rsidP="006904A0">
            <w:pPr>
              <w:jc w:val="left"/>
            </w:pPr>
            <w:r>
              <w:t>Plan</w:t>
            </w:r>
          </w:p>
        </w:tc>
        <w:tc>
          <w:tcPr>
            <w:tcW w:w="2540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2A41A15A" w14:textId="77777777" w:rsidR="00532488" w:rsidRPr="00BB4741" w:rsidRDefault="001103CC" w:rsidP="006904A0">
            <w:pPr>
              <w:jc w:val="left"/>
            </w:pPr>
            <w:r>
              <w:t>Plan</w:t>
            </w:r>
            <w:r w:rsidR="00532488">
              <w:t>Executed</w:t>
            </w:r>
          </w:p>
        </w:tc>
        <w:tc>
          <w:tcPr>
            <w:tcW w:w="1615" w:type="dxa"/>
            <w:vMerge w:val="restart"/>
            <w:vAlign w:val="center"/>
          </w:tcPr>
          <w:p w14:paraId="32D7D4E2" w14:textId="77777777" w:rsidR="00532488" w:rsidRPr="00A00CBA" w:rsidRDefault="00532488" w:rsidP="006904A0">
            <w:pPr>
              <w:jc w:val="left"/>
            </w:pPr>
            <w:r w:rsidRPr="00A00CBA">
              <w:t xml:space="preserve">Plan executed on an </w:t>
            </w:r>
            <w:r w:rsidR="00572D4F">
              <w:t>O</w:t>
            </w:r>
            <w:r w:rsidRPr="00A00CBA">
              <w:t>bject</w:t>
            </w:r>
            <w:r w:rsidR="00572D4F">
              <w:rPr>
                <w:rStyle w:val="FootnoteReference"/>
              </w:rPr>
              <w:footnoteReference w:id="1"/>
            </w: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1D0EBE1E" w14:textId="77777777" w:rsidR="00532488" w:rsidRPr="0011053C" w:rsidRDefault="00532488" w:rsidP="006904A0">
            <w:pPr>
              <w:jc w:val="left"/>
            </w:pPr>
            <w:r w:rsidRPr="0011053C">
              <w:t>Plan ID</w:t>
            </w:r>
            <w:r w:rsidR="008927D4">
              <w:t xml:space="preserve"> [1,1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59A03A79" w14:textId="77777777" w:rsidR="00532488" w:rsidRPr="00BB4741" w:rsidRDefault="00532488" w:rsidP="006904A0">
            <w:pPr>
              <w:jc w:val="left"/>
            </w:pPr>
            <w:r>
              <w:t>String</w:t>
            </w:r>
          </w:p>
        </w:tc>
      </w:tr>
      <w:tr w:rsidR="00532488" w:rsidRPr="00BB4741" w14:paraId="751E7EB2" w14:textId="77777777" w:rsidTr="006904A0">
        <w:trPr>
          <w:jc w:val="center"/>
        </w:trPr>
        <w:tc>
          <w:tcPr>
            <w:tcW w:w="1201" w:type="dxa"/>
            <w:vMerge/>
            <w:tcMar>
              <w:top w:w="28" w:type="dxa"/>
              <w:bottom w:w="28" w:type="dxa"/>
            </w:tcMar>
            <w:vAlign w:val="center"/>
          </w:tcPr>
          <w:p w14:paraId="7D93452F" w14:textId="77777777" w:rsidR="00532488" w:rsidRDefault="00532488" w:rsidP="006904A0">
            <w:pPr>
              <w:jc w:val="left"/>
            </w:pPr>
          </w:p>
        </w:tc>
        <w:tc>
          <w:tcPr>
            <w:tcW w:w="2540" w:type="dxa"/>
            <w:vMerge/>
            <w:tcMar>
              <w:top w:w="28" w:type="dxa"/>
              <w:bottom w:w="28" w:type="dxa"/>
            </w:tcMar>
            <w:vAlign w:val="center"/>
          </w:tcPr>
          <w:p w14:paraId="15D21B3B" w14:textId="77777777" w:rsidR="00532488" w:rsidRDefault="00532488" w:rsidP="006904A0">
            <w:pPr>
              <w:jc w:val="left"/>
            </w:pPr>
          </w:p>
        </w:tc>
        <w:tc>
          <w:tcPr>
            <w:tcW w:w="1615" w:type="dxa"/>
            <w:vMerge/>
          </w:tcPr>
          <w:p w14:paraId="386B635A" w14:textId="77777777" w:rsidR="00532488" w:rsidRPr="00044C89" w:rsidRDefault="00532488" w:rsidP="006904A0">
            <w:pPr>
              <w:jc w:val="left"/>
              <w:rPr>
                <w:b/>
              </w:rPr>
            </w:pP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0ACF4106" w14:textId="77777777" w:rsidR="00532488" w:rsidRPr="0011053C" w:rsidRDefault="00532488" w:rsidP="006904A0">
            <w:pPr>
              <w:jc w:val="left"/>
            </w:pPr>
            <w:r w:rsidRPr="0011053C">
              <w:t>Object ID</w:t>
            </w:r>
            <w:r w:rsidR="00706E9D">
              <w:t xml:space="preserve"> [1,</w:t>
            </w:r>
            <w:r w:rsidR="00706E9D">
              <w:rPr>
                <w:rFonts w:cs="Calibri"/>
              </w:rPr>
              <w:t>∞</w:t>
            </w:r>
            <w:r w:rsidR="00706E9D">
              <w:t>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4BFE480A" w14:textId="77777777" w:rsidR="00532488" w:rsidRDefault="00532488" w:rsidP="006904A0">
            <w:pPr>
              <w:jc w:val="left"/>
            </w:pPr>
            <w:r>
              <w:t>String</w:t>
            </w:r>
          </w:p>
        </w:tc>
      </w:tr>
      <w:tr w:rsidR="00532488" w:rsidRPr="00BB4741" w14:paraId="517E0EB7" w14:textId="77777777" w:rsidTr="006904A0">
        <w:trPr>
          <w:jc w:val="center"/>
        </w:trPr>
        <w:tc>
          <w:tcPr>
            <w:tcW w:w="1201" w:type="dxa"/>
            <w:vMerge/>
            <w:tcMar>
              <w:top w:w="28" w:type="dxa"/>
              <w:bottom w:w="28" w:type="dxa"/>
            </w:tcMar>
            <w:vAlign w:val="center"/>
          </w:tcPr>
          <w:p w14:paraId="2DEF756A" w14:textId="77777777" w:rsidR="00532488" w:rsidRDefault="00532488" w:rsidP="006904A0">
            <w:pPr>
              <w:jc w:val="left"/>
            </w:pPr>
          </w:p>
        </w:tc>
        <w:tc>
          <w:tcPr>
            <w:tcW w:w="2540" w:type="dxa"/>
            <w:vMerge/>
            <w:tcMar>
              <w:top w:w="28" w:type="dxa"/>
              <w:bottom w:w="28" w:type="dxa"/>
            </w:tcMar>
            <w:vAlign w:val="center"/>
          </w:tcPr>
          <w:p w14:paraId="56783BFF" w14:textId="77777777" w:rsidR="00532488" w:rsidRDefault="00532488" w:rsidP="006904A0">
            <w:pPr>
              <w:jc w:val="left"/>
            </w:pPr>
          </w:p>
        </w:tc>
        <w:tc>
          <w:tcPr>
            <w:tcW w:w="1615" w:type="dxa"/>
            <w:vMerge/>
          </w:tcPr>
          <w:p w14:paraId="5DA29355" w14:textId="77777777" w:rsidR="00532488" w:rsidRPr="00044C89" w:rsidRDefault="00532488" w:rsidP="006904A0">
            <w:pPr>
              <w:jc w:val="left"/>
              <w:rPr>
                <w:b/>
              </w:rPr>
            </w:pPr>
          </w:p>
        </w:tc>
        <w:tc>
          <w:tcPr>
            <w:tcW w:w="2374" w:type="dxa"/>
            <w:tcMar>
              <w:top w:w="28" w:type="dxa"/>
              <w:bottom w:w="28" w:type="dxa"/>
            </w:tcMar>
            <w:vAlign w:val="center"/>
          </w:tcPr>
          <w:p w14:paraId="40FAFAB9" w14:textId="77777777" w:rsidR="0026181D" w:rsidRDefault="00532488" w:rsidP="006904A0">
            <w:pPr>
              <w:jc w:val="left"/>
            </w:pPr>
            <w:r w:rsidRPr="0011053C">
              <w:t>Outcome</w:t>
            </w:r>
            <w:r w:rsidR="00A36EB0">
              <w:rPr>
                <w:rStyle w:val="FootnoteReference"/>
              </w:rPr>
              <w:footnoteReference w:id="2"/>
            </w:r>
            <w:r w:rsidR="008927D4">
              <w:t xml:space="preserve"> [1,1]</w:t>
            </w:r>
          </w:p>
        </w:tc>
        <w:tc>
          <w:tcPr>
            <w:tcW w:w="1410" w:type="dxa"/>
            <w:tcMar>
              <w:top w:w="28" w:type="dxa"/>
              <w:bottom w:w="28" w:type="dxa"/>
            </w:tcMar>
            <w:vAlign w:val="center"/>
          </w:tcPr>
          <w:p w14:paraId="777152B0" w14:textId="77777777" w:rsidR="00532488" w:rsidRDefault="00182B5E" w:rsidP="006904A0">
            <w:pPr>
              <w:keepNext/>
              <w:jc w:val="left"/>
            </w:pPr>
            <w:r>
              <w:t>String</w:t>
            </w:r>
          </w:p>
        </w:tc>
      </w:tr>
    </w:tbl>
    <w:p w14:paraId="6C076828" w14:textId="77777777" w:rsidR="00DE4C14" w:rsidRDefault="00235F80" w:rsidP="00FD386A">
      <w:pPr>
        <w:pStyle w:val="Caption"/>
        <w:jc w:val="center"/>
      </w:pPr>
      <w:bookmarkStart w:id="15" w:name="_Ref327797362"/>
      <w:r>
        <w:t xml:space="preserve">Table </w:t>
      </w:r>
      <w:r w:rsidR="002D6F31">
        <w:fldChar w:fldCharType="begin"/>
      </w:r>
      <w:r w:rsidR="0059058D">
        <w:instrText xml:space="preserve"> SEQ Table \* ARABIC </w:instrText>
      </w:r>
      <w:r w:rsidR="002D6F31">
        <w:fldChar w:fldCharType="separate"/>
      </w:r>
      <w:r w:rsidR="007922D6">
        <w:rPr>
          <w:noProof/>
        </w:rPr>
        <w:t>1</w:t>
      </w:r>
      <w:r w:rsidR="002D6F31">
        <w:rPr>
          <w:noProof/>
        </w:rPr>
        <w:fldChar w:fldCharType="end"/>
      </w:r>
      <w:bookmarkEnd w:id="15"/>
      <w:r w:rsidR="00A00CBA">
        <w:t>: Event details</w:t>
      </w:r>
    </w:p>
    <w:p w14:paraId="7333B306" w14:textId="77777777" w:rsidR="00CA00A2" w:rsidRDefault="00CA00A2" w:rsidP="00CA00A2">
      <w:r>
        <w:t xml:space="preserve">Besides the information presented in the </w:t>
      </w:r>
      <w:r w:rsidR="002D6F31">
        <w:fldChar w:fldCharType="begin"/>
      </w:r>
      <w:r>
        <w:instrText xml:space="preserve"> REF _Ref327797362 \h </w:instrText>
      </w:r>
      <w:r w:rsidR="002D6F31">
        <w:fldChar w:fldCharType="separate"/>
      </w:r>
      <w:r w:rsidR="007922D6">
        <w:t xml:space="preserve">Table </w:t>
      </w:r>
      <w:r w:rsidR="007922D6">
        <w:rPr>
          <w:noProof/>
        </w:rPr>
        <w:t>1</w:t>
      </w:r>
      <w:r w:rsidR="002D6F31">
        <w:fldChar w:fldCharType="end"/>
      </w:r>
      <w:r>
        <w:t xml:space="preserve">, the repository </w:t>
      </w:r>
      <w:r w:rsidR="00AC7CEB">
        <w:t xml:space="preserve">must </w:t>
      </w:r>
      <w:r w:rsidR="0023046D">
        <w:t xml:space="preserve">expose </w:t>
      </w:r>
      <w:r>
        <w:t xml:space="preserve">more information related to each event, like the moment at which the event </w:t>
      </w:r>
      <w:r w:rsidR="00AF585C">
        <w:t>occurred</w:t>
      </w:r>
      <w:r>
        <w:t xml:space="preserve"> and who was the responsible for </w:t>
      </w:r>
      <w:r w:rsidR="00AF585C">
        <w:t>triggering</w:t>
      </w:r>
      <w:r>
        <w:t xml:space="preserve"> the event. Basically for each event, a repository must be able to respond to </w:t>
      </w:r>
      <w:r w:rsidR="00DB5E6D">
        <w:t xml:space="preserve">three </w:t>
      </w:r>
      <w:r>
        <w:t>questions:</w:t>
      </w:r>
    </w:p>
    <w:p w14:paraId="2167EDFC" w14:textId="77777777" w:rsidR="006D2DB3" w:rsidRDefault="00350807">
      <w:pPr>
        <w:pStyle w:val="ListParagraph"/>
        <w:numPr>
          <w:ilvl w:val="0"/>
          <w:numId w:val="8"/>
        </w:numPr>
      </w:pPr>
      <w:r>
        <w:t>W</w:t>
      </w:r>
      <w:r w:rsidR="00CA00A2">
        <w:t>ho triggered the event?</w:t>
      </w:r>
    </w:p>
    <w:p w14:paraId="2B219951" w14:textId="77777777" w:rsidR="006D2DB3" w:rsidRDefault="00350807">
      <w:pPr>
        <w:pStyle w:val="ListParagraph"/>
        <w:numPr>
          <w:ilvl w:val="0"/>
          <w:numId w:val="8"/>
        </w:numPr>
      </w:pPr>
      <w:r>
        <w:t>W</w:t>
      </w:r>
      <w:r w:rsidR="00CA00A2">
        <w:t>hen did the event occur?</w:t>
      </w:r>
      <w:r w:rsidR="005519BE">
        <w:t xml:space="preserve"> </w:t>
      </w:r>
    </w:p>
    <w:p w14:paraId="430377D1" w14:textId="77777777" w:rsidR="006D2DB3" w:rsidRDefault="00350807">
      <w:pPr>
        <w:pStyle w:val="ListParagraph"/>
        <w:numPr>
          <w:ilvl w:val="0"/>
          <w:numId w:val="8"/>
        </w:numPr>
      </w:pPr>
      <w:r>
        <w:t>W</w:t>
      </w:r>
      <w:r w:rsidR="00CA00A2">
        <w:t xml:space="preserve">hat </w:t>
      </w:r>
      <w:r w:rsidR="00CD6ED4">
        <w:t>are the details of the event</w:t>
      </w:r>
      <w:r w:rsidR="00CA00A2">
        <w:t>?</w:t>
      </w:r>
    </w:p>
    <w:p w14:paraId="77185A06" w14:textId="77777777" w:rsidR="0070687C" w:rsidRDefault="00AB09DD" w:rsidP="00781A78">
      <w:r>
        <w:t>E</w:t>
      </w:r>
      <w:r w:rsidR="0070687C">
        <w:t xml:space="preserve">vents will have </w:t>
      </w:r>
      <w:r w:rsidR="00D5176C">
        <w:t>three</w:t>
      </w:r>
      <w:r w:rsidR="0070687C">
        <w:t xml:space="preserve"> main attributes that will answer the previous </w:t>
      </w:r>
      <w:r w:rsidR="000E7077">
        <w:t>questions</w:t>
      </w:r>
      <w:r w:rsidR="0070687C">
        <w:t>:</w:t>
      </w:r>
    </w:p>
    <w:p w14:paraId="7C4294DB" w14:textId="1BB9D408" w:rsidR="00781A78" w:rsidRDefault="00E04D57" w:rsidP="0070687C">
      <w:pPr>
        <w:pStyle w:val="ListParagraph"/>
        <w:numPr>
          <w:ilvl w:val="0"/>
          <w:numId w:val="7"/>
        </w:numPr>
      </w:pPr>
      <w:r>
        <w:rPr>
          <w:b/>
        </w:rPr>
        <w:t>Agent</w:t>
      </w:r>
      <w:r w:rsidR="007871D4">
        <w:t xml:space="preserve"> -</w:t>
      </w:r>
      <w:r w:rsidR="0070687C">
        <w:t xml:space="preserve"> will contain information about who triggered the event. </w:t>
      </w:r>
      <w:r w:rsidR="002D6F31">
        <w:fldChar w:fldCharType="begin"/>
      </w:r>
      <w:r w:rsidR="0070687C">
        <w:instrText xml:space="preserve"> REF _Ref327894914 \h </w:instrText>
      </w:r>
      <w:r w:rsidR="002D6F31">
        <w:fldChar w:fldCharType="separate"/>
      </w:r>
      <w:r w:rsidR="007922D6">
        <w:t xml:space="preserve">Table </w:t>
      </w:r>
      <w:r w:rsidR="007922D6">
        <w:rPr>
          <w:noProof/>
        </w:rPr>
        <w:t>2</w:t>
      </w:r>
      <w:r w:rsidR="002D6F31">
        <w:fldChar w:fldCharType="end"/>
      </w:r>
      <w:r w:rsidR="0070687C">
        <w:t xml:space="preserve"> shows all the sub attributes of </w:t>
      </w:r>
      <w:r w:rsidR="005F6DC2">
        <w:t>Agent</w:t>
      </w:r>
      <w:r w:rsidR="0070687C">
        <w:t>.</w:t>
      </w:r>
    </w:p>
    <w:p w14:paraId="21559F5B" w14:textId="4307EDFB" w:rsidR="0070687C" w:rsidRDefault="00EF5403" w:rsidP="0070687C">
      <w:pPr>
        <w:pStyle w:val="ListParagraph"/>
        <w:numPr>
          <w:ilvl w:val="0"/>
          <w:numId w:val="7"/>
        </w:numPr>
      </w:pPr>
      <w:r>
        <w:rPr>
          <w:b/>
        </w:rPr>
        <w:lastRenderedPageBreak/>
        <w:t>Date/time</w:t>
      </w:r>
      <w:r w:rsidR="007871D4">
        <w:t xml:space="preserve"> -</w:t>
      </w:r>
      <w:r w:rsidR="0070687C">
        <w:t xml:space="preserve"> will contain the </w:t>
      </w:r>
      <w:r w:rsidR="00937363">
        <w:t>date and time</w:t>
      </w:r>
      <w:r w:rsidR="0070687C">
        <w:t xml:space="preserve"> </w:t>
      </w:r>
      <w:r w:rsidR="00937363">
        <w:t>at which the event happened</w:t>
      </w:r>
      <w:r>
        <w:t xml:space="preserve"> and eventually the duration of the event</w:t>
      </w:r>
      <w:r w:rsidR="0070687C">
        <w:t>.</w:t>
      </w:r>
    </w:p>
    <w:p w14:paraId="6CCF1B08" w14:textId="22417D11" w:rsidR="00AB4A20" w:rsidRDefault="006D2DB3" w:rsidP="0070687C">
      <w:pPr>
        <w:pStyle w:val="ListParagraph"/>
        <w:numPr>
          <w:ilvl w:val="0"/>
          <w:numId w:val="7"/>
        </w:numPr>
      </w:pPr>
      <w:r w:rsidRPr="006D2DB3">
        <w:rPr>
          <w:b/>
        </w:rPr>
        <w:t>Details</w:t>
      </w:r>
      <w:r w:rsidR="00341F35">
        <w:t xml:space="preserve"> -</w:t>
      </w:r>
      <w:r w:rsidR="00AB4A20">
        <w:t xml:space="preserve"> will contain </w:t>
      </w:r>
      <w:r w:rsidR="007B3AE8">
        <w:t xml:space="preserve">additional </w:t>
      </w:r>
      <w:r w:rsidR="00AB4A20">
        <w:t xml:space="preserve">information about what happened. </w:t>
      </w:r>
      <w:r w:rsidR="002D6F31">
        <w:fldChar w:fldCharType="begin"/>
      </w:r>
      <w:r w:rsidR="00AB4A20">
        <w:instrText xml:space="preserve"> REF _Ref327797362 \h </w:instrText>
      </w:r>
      <w:r w:rsidR="002D6F31">
        <w:fldChar w:fldCharType="separate"/>
      </w:r>
      <w:r w:rsidR="007922D6">
        <w:t xml:space="preserve">Table </w:t>
      </w:r>
      <w:r w:rsidR="007922D6">
        <w:rPr>
          <w:noProof/>
        </w:rPr>
        <w:t>1</w:t>
      </w:r>
      <w:r w:rsidR="002D6F31">
        <w:fldChar w:fldCharType="end"/>
      </w:r>
      <w:r w:rsidR="00AB4A20">
        <w:t xml:space="preserve"> shows all the sub attributes that can be used to characterize the details of an event.</w:t>
      </w:r>
      <w:r w:rsidR="00C11252">
        <w:t xml:space="preserve"> Besides the information presented in </w:t>
      </w:r>
      <w:r w:rsidR="002D6F31">
        <w:fldChar w:fldCharType="begin"/>
      </w:r>
      <w:r w:rsidR="00C11252">
        <w:instrText xml:space="preserve"> REF _Ref327797362 \h </w:instrText>
      </w:r>
      <w:r w:rsidR="002D6F31">
        <w:fldChar w:fldCharType="separate"/>
      </w:r>
      <w:r w:rsidR="007922D6">
        <w:t xml:space="preserve">Table </w:t>
      </w:r>
      <w:r w:rsidR="007922D6">
        <w:rPr>
          <w:noProof/>
        </w:rPr>
        <w:t>1</w:t>
      </w:r>
      <w:r w:rsidR="002D6F31">
        <w:fldChar w:fldCharType="end"/>
      </w:r>
      <w:r w:rsidR="00C11252">
        <w:t xml:space="preserve">, more details can be retrieved for each object involved in </w:t>
      </w:r>
      <w:r w:rsidR="00DE5AB4">
        <w:t xml:space="preserve">the </w:t>
      </w:r>
      <w:r w:rsidR="00C11252">
        <w:t>event</w:t>
      </w:r>
      <w:r w:rsidR="00DE5AB4">
        <w:t>. For instance, for event IngestFinished, the details about the ingested representations could be retrieved together with the event.</w:t>
      </w:r>
      <w:r w:rsidR="005149CF">
        <w:t xml:space="preserve"> This functionality, however, may produce event records with lots of information making the retrieval process slow and the inefficient. In section</w:t>
      </w:r>
      <w:r w:rsidR="00C876E0">
        <w:t xml:space="preserve"> </w:t>
      </w:r>
      <w:r w:rsidR="002D6F31">
        <w:fldChar w:fldCharType="begin"/>
      </w:r>
      <w:r w:rsidR="00C876E0">
        <w:instrText xml:space="preserve"> REF _Ref333501403 \r \h </w:instrText>
      </w:r>
      <w:r w:rsidR="002D6F31">
        <w:fldChar w:fldCharType="separate"/>
      </w:r>
      <w:r w:rsidR="007922D6">
        <w:t>3.2</w:t>
      </w:r>
      <w:r w:rsidR="002D6F31">
        <w:fldChar w:fldCharType="end"/>
      </w:r>
      <w:r w:rsidR="005149CF">
        <w:t xml:space="preserve"> this functionality will be described in detail</w:t>
      </w:r>
      <w:r w:rsidR="00665F01">
        <w:t xml:space="preserve"> together with workarounds to a</w:t>
      </w:r>
      <w:r w:rsidR="00BB1ADB">
        <w:t>void the aforementioned problem</w:t>
      </w:r>
      <w:r w:rsidR="005149CF">
        <w:t>.</w:t>
      </w:r>
    </w:p>
    <w:tbl>
      <w:tblPr>
        <w:tblW w:w="8626" w:type="dxa"/>
        <w:jc w:val="center"/>
        <w:tblInd w:w="7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338"/>
        <w:gridCol w:w="1216"/>
        <w:gridCol w:w="1840"/>
        <w:gridCol w:w="1338"/>
        <w:gridCol w:w="2894"/>
      </w:tblGrid>
      <w:tr w:rsidR="004B6126" w:rsidRPr="00BB4741" w14:paraId="776BEDB5" w14:textId="77777777" w:rsidTr="004B6126">
        <w:trPr>
          <w:trHeight w:val="255"/>
          <w:jc w:val="center"/>
        </w:trPr>
        <w:tc>
          <w:tcPr>
            <w:tcW w:w="4394" w:type="dxa"/>
            <w:gridSpan w:val="3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604CEBDA" w14:textId="77777777" w:rsidR="00E04D57" w:rsidRPr="00BB4741" w:rsidRDefault="00B019D3" w:rsidP="00296792">
            <w:pPr>
              <w:rPr>
                <w:b/>
                <w:color w:val="FFFFFF" w:themeColor="background1"/>
                <w:sz w:val="24"/>
                <w:szCs w:val="24"/>
              </w:rPr>
            </w:pPr>
            <w:r>
              <w:rPr>
                <w:b/>
                <w:color w:val="FFFFFF" w:themeColor="background1"/>
                <w:sz w:val="24"/>
                <w:szCs w:val="24"/>
              </w:rPr>
              <w:t xml:space="preserve">Agent detail </w:t>
            </w:r>
            <w:r w:rsidR="00E04D57">
              <w:rPr>
                <w:b/>
                <w:color w:val="FFFFFF" w:themeColor="background1"/>
                <w:sz w:val="24"/>
                <w:szCs w:val="24"/>
              </w:rPr>
              <w:t>attributes</w:t>
            </w:r>
          </w:p>
        </w:tc>
        <w:tc>
          <w:tcPr>
            <w:tcW w:w="1338" w:type="dxa"/>
            <w:shd w:val="clear" w:color="auto" w:fill="1D82A4"/>
            <w:tcMar>
              <w:top w:w="28" w:type="dxa"/>
              <w:bottom w:w="28" w:type="dxa"/>
            </w:tcMar>
            <w:vAlign w:val="center"/>
          </w:tcPr>
          <w:p w14:paraId="02010468" w14:textId="77777777" w:rsidR="00E04D57" w:rsidRPr="00BB4741" w:rsidRDefault="00E04D57" w:rsidP="007C5340">
            <w:pPr>
              <w:rPr>
                <w:b/>
                <w:color w:val="FFFFFF" w:themeColor="background1"/>
                <w:sz w:val="24"/>
                <w:szCs w:val="24"/>
              </w:rPr>
            </w:pPr>
            <w:r>
              <w:rPr>
                <w:b/>
                <w:color w:val="FFFFFF" w:themeColor="background1"/>
                <w:sz w:val="24"/>
                <w:szCs w:val="24"/>
              </w:rPr>
              <w:t>Type</w:t>
            </w:r>
          </w:p>
        </w:tc>
        <w:tc>
          <w:tcPr>
            <w:tcW w:w="2894" w:type="dxa"/>
            <w:shd w:val="clear" w:color="auto" w:fill="1D82A4"/>
          </w:tcPr>
          <w:p w14:paraId="7C12C712" w14:textId="77777777" w:rsidR="00E04D57" w:rsidRDefault="00E04D57" w:rsidP="007C5340">
            <w:pPr>
              <w:rPr>
                <w:b/>
                <w:color w:val="FFFFFF" w:themeColor="background1"/>
                <w:sz w:val="24"/>
                <w:szCs w:val="24"/>
              </w:rPr>
            </w:pPr>
            <w:r>
              <w:rPr>
                <w:b/>
                <w:color w:val="FFFFFF" w:themeColor="background1"/>
                <w:sz w:val="24"/>
                <w:szCs w:val="24"/>
              </w:rPr>
              <w:t>Description</w:t>
            </w:r>
          </w:p>
        </w:tc>
      </w:tr>
      <w:tr w:rsidR="004B6126" w:rsidRPr="00BB4741" w14:paraId="63F686B4" w14:textId="77777777" w:rsidTr="004B6126">
        <w:trPr>
          <w:trHeight w:val="186"/>
          <w:jc w:val="center"/>
        </w:trPr>
        <w:tc>
          <w:tcPr>
            <w:tcW w:w="1338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028B2661" w14:textId="77777777" w:rsidR="00B12F74" w:rsidRDefault="00E04D57">
            <w:pPr>
              <w:jc w:val="left"/>
            </w:pPr>
            <w:r>
              <w:t>User</w:t>
            </w:r>
            <w:r w:rsidR="007736DA">
              <w:t xml:space="preserve"> </w:t>
            </w:r>
            <w:r w:rsidR="006D4478">
              <w:t>[0,1]</w:t>
            </w:r>
          </w:p>
        </w:tc>
        <w:tc>
          <w:tcPr>
            <w:tcW w:w="3056" w:type="dxa"/>
            <w:gridSpan w:val="2"/>
            <w:tcMar>
              <w:top w:w="28" w:type="dxa"/>
              <w:bottom w:w="28" w:type="dxa"/>
            </w:tcMar>
            <w:vAlign w:val="center"/>
          </w:tcPr>
          <w:p w14:paraId="2F4C00D3" w14:textId="77777777" w:rsidR="00B12F74" w:rsidRDefault="00E04D57">
            <w:pPr>
              <w:jc w:val="left"/>
            </w:pPr>
            <w:r w:rsidRPr="006D4478">
              <w:t>Role</w:t>
            </w:r>
            <w:r w:rsidR="007736DA" w:rsidRPr="006D4478">
              <w:t xml:space="preserve"> </w:t>
            </w:r>
            <w:r w:rsidR="006D4478">
              <w:t>[1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11C8713B" w14:textId="77777777" w:rsidR="00B12F74" w:rsidRDefault="00E04D57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51AC8EFE" w14:textId="77777777" w:rsidR="00E04D57" w:rsidRDefault="003300F3" w:rsidP="004B6126">
            <w:pPr>
              <w:jc w:val="left"/>
            </w:pPr>
            <w:r>
              <w:t>The role of the user in the repository.</w:t>
            </w:r>
          </w:p>
        </w:tc>
      </w:tr>
      <w:tr w:rsidR="004B6126" w:rsidRPr="00BB4741" w14:paraId="4282DBB2" w14:textId="77777777" w:rsidTr="004B6126">
        <w:trPr>
          <w:trHeight w:val="133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039A9ED5" w14:textId="77777777" w:rsidR="00B12F74" w:rsidRDefault="00B12F74">
            <w:pPr>
              <w:jc w:val="left"/>
            </w:pPr>
          </w:p>
        </w:tc>
        <w:tc>
          <w:tcPr>
            <w:tcW w:w="3056" w:type="dxa"/>
            <w:gridSpan w:val="2"/>
            <w:tcMar>
              <w:top w:w="28" w:type="dxa"/>
              <w:bottom w:w="28" w:type="dxa"/>
            </w:tcMar>
            <w:vAlign w:val="center"/>
          </w:tcPr>
          <w:p w14:paraId="5DCBF305" w14:textId="77777777" w:rsidR="00B12F74" w:rsidRDefault="00E04D57">
            <w:pPr>
              <w:jc w:val="left"/>
            </w:pPr>
            <w:r>
              <w:t>Language</w:t>
            </w:r>
            <w:r w:rsidR="007736DA">
              <w:t xml:space="preserve"> </w:t>
            </w:r>
            <w:r w:rsidR="006D4478">
              <w:t>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7436F602" w14:textId="77777777" w:rsidR="00B12F74" w:rsidRDefault="00E04D57">
            <w:pPr>
              <w:jc w:val="left"/>
            </w:pPr>
            <w:r>
              <w:t xml:space="preserve">String </w:t>
            </w:r>
            <w:r w:rsidRPr="009B29EC">
              <w:t xml:space="preserve">- </w:t>
            </w:r>
            <w:r w:rsidRPr="009B29EC">
              <w:rPr>
                <w:rFonts w:eastAsia="Calibri"/>
              </w:rPr>
              <w:t>RFC 1766</w:t>
            </w:r>
          </w:p>
        </w:tc>
        <w:tc>
          <w:tcPr>
            <w:tcW w:w="2894" w:type="dxa"/>
          </w:tcPr>
          <w:p w14:paraId="7B8899D8" w14:textId="77777777" w:rsidR="00E04D57" w:rsidRDefault="003300F3" w:rsidP="004B6126">
            <w:pPr>
              <w:jc w:val="left"/>
            </w:pPr>
            <w:r>
              <w:t>The language of the user.</w:t>
            </w:r>
          </w:p>
        </w:tc>
      </w:tr>
      <w:tr w:rsidR="004B6126" w:rsidRPr="00BB4741" w14:paraId="6D3F108B" w14:textId="77777777" w:rsidTr="004B6126">
        <w:trPr>
          <w:trHeight w:val="299"/>
          <w:jc w:val="center"/>
        </w:trPr>
        <w:tc>
          <w:tcPr>
            <w:tcW w:w="1338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3133089E" w14:textId="77777777" w:rsidR="00B12F74" w:rsidRDefault="00F5256A">
            <w:pPr>
              <w:jc w:val="left"/>
            </w:pPr>
            <w:r w:rsidRPr="006D4478">
              <w:t xml:space="preserve">Endpoint </w:t>
            </w:r>
            <w:r>
              <w:t>[1,1]</w:t>
            </w:r>
          </w:p>
        </w:tc>
        <w:tc>
          <w:tcPr>
            <w:tcW w:w="3056" w:type="dxa"/>
            <w:gridSpan w:val="2"/>
            <w:tcMar>
              <w:top w:w="28" w:type="dxa"/>
              <w:bottom w:w="28" w:type="dxa"/>
            </w:tcMar>
            <w:vAlign w:val="center"/>
          </w:tcPr>
          <w:p w14:paraId="0DDE5DC8" w14:textId="77777777" w:rsidR="00B12F74" w:rsidRDefault="00F5256A">
            <w:pPr>
              <w:jc w:val="left"/>
            </w:pPr>
            <w:r w:rsidRPr="006D4478">
              <w:t xml:space="preserve">IP hash </w:t>
            </w:r>
            <w:r>
              <w:t>[1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26C086F7" w14:textId="77777777" w:rsidR="00B12F74" w:rsidRDefault="00F5256A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43068C3E" w14:textId="77777777" w:rsidR="00F5256A" w:rsidRDefault="00F5256A" w:rsidP="004B6126">
            <w:pPr>
              <w:jc w:val="left"/>
            </w:pPr>
            <w:r>
              <w:t>IP address hash</w:t>
            </w:r>
          </w:p>
        </w:tc>
      </w:tr>
      <w:tr w:rsidR="004B6126" w:rsidRPr="00BB4741" w14:paraId="3E0AAB4D" w14:textId="77777777" w:rsidTr="004B6126">
        <w:trPr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276AA586" w14:textId="77777777" w:rsidR="00B12F74" w:rsidRDefault="00B12F74">
            <w:pPr>
              <w:jc w:val="left"/>
            </w:pPr>
          </w:p>
        </w:tc>
        <w:tc>
          <w:tcPr>
            <w:tcW w:w="3056" w:type="dxa"/>
            <w:gridSpan w:val="2"/>
            <w:tcMar>
              <w:top w:w="28" w:type="dxa"/>
              <w:bottom w:w="28" w:type="dxa"/>
            </w:tcMar>
            <w:vAlign w:val="center"/>
          </w:tcPr>
          <w:p w14:paraId="415CD76D" w14:textId="77777777" w:rsidR="00B12F74" w:rsidRDefault="00F5256A">
            <w:pPr>
              <w:jc w:val="left"/>
              <w:rPr>
                <w:b/>
              </w:rPr>
            </w:pPr>
            <w:r>
              <w:t>Network hash 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21C150F5" w14:textId="77777777" w:rsidR="00B12F74" w:rsidRDefault="00F5256A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104B911C" w14:textId="77777777" w:rsidR="00F5256A" w:rsidRDefault="00F5256A" w:rsidP="004B6126">
            <w:pPr>
              <w:jc w:val="left"/>
            </w:pPr>
            <w:r>
              <w:t>Network address hash</w:t>
            </w:r>
          </w:p>
        </w:tc>
      </w:tr>
      <w:tr w:rsidR="004B6126" w:rsidRPr="00BB4741" w14:paraId="6F179CE7" w14:textId="77777777" w:rsidTr="004B6126">
        <w:trPr>
          <w:trHeight w:val="133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3A5A716E" w14:textId="77777777" w:rsidR="00B12F74" w:rsidRDefault="00B12F74">
            <w:pPr>
              <w:jc w:val="left"/>
            </w:pPr>
          </w:p>
        </w:tc>
        <w:tc>
          <w:tcPr>
            <w:tcW w:w="3056" w:type="dxa"/>
            <w:gridSpan w:val="2"/>
            <w:tcMar>
              <w:top w:w="28" w:type="dxa"/>
              <w:bottom w:w="28" w:type="dxa"/>
            </w:tcMar>
            <w:vAlign w:val="center"/>
          </w:tcPr>
          <w:p w14:paraId="3ABE553D" w14:textId="77777777" w:rsidR="00B12F74" w:rsidRDefault="00F5256A">
            <w:pPr>
              <w:jc w:val="left"/>
              <w:rPr>
                <w:b/>
              </w:rPr>
            </w:pPr>
            <w:r>
              <w:t>Session ID 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32D8DB8E" w14:textId="77777777" w:rsidR="00B12F74" w:rsidRDefault="00F5256A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446B9A9F" w14:textId="77777777" w:rsidR="00F5256A" w:rsidRDefault="00F5256A" w:rsidP="004B6126">
            <w:pPr>
              <w:jc w:val="left"/>
            </w:pPr>
            <w:r>
              <w:t>HTTP session identifier</w:t>
            </w:r>
          </w:p>
        </w:tc>
      </w:tr>
      <w:tr w:rsidR="004B6126" w:rsidRPr="00BB4741" w14:paraId="1B73B7BE" w14:textId="77777777" w:rsidTr="004B6126">
        <w:trPr>
          <w:trHeight w:val="381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77EB2D45" w14:textId="77777777" w:rsidR="00B12F74" w:rsidRDefault="00B12F74">
            <w:pPr>
              <w:jc w:val="left"/>
            </w:pPr>
          </w:p>
        </w:tc>
        <w:tc>
          <w:tcPr>
            <w:tcW w:w="1216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1434AAE0" w14:textId="77777777" w:rsidR="00B12F74" w:rsidRDefault="00F5256A">
            <w:pPr>
              <w:jc w:val="left"/>
            </w:pPr>
            <w:r>
              <w:t>Geo IP [0,1]</w:t>
            </w:r>
          </w:p>
        </w:tc>
        <w:tc>
          <w:tcPr>
            <w:tcW w:w="1840" w:type="dxa"/>
            <w:vAlign w:val="center"/>
          </w:tcPr>
          <w:p w14:paraId="438C2220" w14:textId="77777777" w:rsidR="00B12F74" w:rsidRDefault="00F5256A">
            <w:pPr>
              <w:jc w:val="left"/>
            </w:pPr>
            <w:r>
              <w:t>Country code 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7205FBCA" w14:textId="77777777" w:rsidR="00B12F74" w:rsidRDefault="00F5256A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6A99703D" w14:textId="77777777" w:rsidR="00F5256A" w:rsidRDefault="00F5256A" w:rsidP="004B6126">
            <w:pPr>
              <w:jc w:val="left"/>
            </w:pPr>
            <w:r>
              <w:t>ISO 3166-1</w:t>
            </w:r>
            <w:r w:rsidR="00E159FC">
              <w:rPr>
                <w:rStyle w:val="FootnoteReference"/>
              </w:rPr>
              <w:footnoteReference w:id="3"/>
            </w:r>
            <w:r>
              <w:t xml:space="preserve"> alpha-2</w:t>
            </w:r>
            <w:r w:rsidR="00404052">
              <w:rPr>
                <w:rStyle w:val="FootnoteReference"/>
              </w:rPr>
              <w:footnoteReference w:id="4"/>
            </w:r>
            <w:r>
              <w:t xml:space="preserve"> code</w:t>
            </w:r>
          </w:p>
        </w:tc>
      </w:tr>
      <w:tr w:rsidR="004B6126" w:rsidRPr="00BB4741" w14:paraId="3E089A53" w14:textId="77777777" w:rsidTr="004B6126">
        <w:trPr>
          <w:trHeight w:val="381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415CB6DC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1CDFF0AA" w14:textId="77777777" w:rsidR="00B12F74" w:rsidRDefault="00B12F74">
            <w:pPr>
              <w:jc w:val="left"/>
            </w:pPr>
          </w:p>
        </w:tc>
        <w:tc>
          <w:tcPr>
            <w:tcW w:w="1840" w:type="dxa"/>
            <w:vAlign w:val="center"/>
          </w:tcPr>
          <w:p w14:paraId="56205BF5" w14:textId="77777777" w:rsidR="00B12F74" w:rsidRDefault="00F5256A">
            <w:pPr>
              <w:jc w:val="left"/>
            </w:pPr>
            <w:r>
              <w:t>Country name 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3274BAAB" w14:textId="77777777" w:rsidR="00B12F74" w:rsidRDefault="00F5256A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432A04D8" w14:textId="77777777" w:rsidR="00F5256A" w:rsidRDefault="00F5256A" w:rsidP="004B6126">
            <w:pPr>
              <w:jc w:val="left"/>
            </w:pPr>
            <w:r>
              <w:t>ISO 3166-2</w:t>
            </w:r>
            <w:r w:rsidR="00404052">
              <w:rPr>
                <w:rStyle w:val="FootnoteReference"/>
              </w:rPr>
              <w:footnoteReference w:id="5"/>
            </w:r>
            <w:r>
              <w:t xml:space="preserve"> country names</w:t>
            </w:r>
          </w:p>
        </w:tc>
      </w:tr>
      <w:tr w:rsidR="004B6126" w:rsidRPr="00BB4741" w14:paraId="5F8F3718" w14:textId="77777777" w:rsidTr="004B6126">
        <w:trPr>
          <w:trHeight w:val="381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6B154368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29C7E425" w14:textId="77777777" w:rsidR="00B12F74" w:rsidRDefault="00B12F74">
            <w:pPr>
              <w:jc w:val="left"/>
            </w:pPr>
          </w:p>
        </w:tc>
        <w:tc>
          <w:tcPr>
            <w:tcW w:w="1840" w:type="dxa"/>
            <w:vAlign w:val="center"/>
          </w:tcPr>
          <w:p w14:paraId="7488208D" w14:textId="77777777" w:rsidR="00B12F74" w:rsidRDefault="00F5256A">
            <w:pPr>
              <w:jc w:val="left"/>
            </w:pPr>
            <w:r>
              <w:t>Region name 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2555BB82" w14:textId="77777777" w:rsidR="00B12F74" w:rsidRDefault="00F5256A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65072E7C" w14:textId="77777777" w:rsidR="00F5256A" w:rsidRDefault="00F5256A" w:rsidP="004B6126">
            <w:pPr>
              <w:jc w:val="left"/>
            </w:pPr>
            <w:r>
              <w:t>ISO 3166-2 region name</w:t>
            </w:r>
          </w:p>
        </w:tc>
      </w:tr>
      <w:tr w:rsidR="004B6126" w:rsidRPr="00BB4741" w14:paraId="316777F3" w14:textId="77777777" w:rsidTr="004B6126">
        <w:trPr>
          <w:trHeight w:val="381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14416AB7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2CA79D89" w14:textId="77777777" w:rsidR="00B12F74" w:rsidRDefault="00B12F74">
            <w:pPr>
              <w:jc w:val="left"/>
            </w:pPr>
          </w:p>
        </w:tc>
        <w:tc>
          <w:tcPr>
            <w:tcW w:w="1840" w:type="dxa"/>
            <w:vAlign w:val="center"/>
          </w:tcPr>
          <w:p w14:paraId="35536D4F" w14:textId="77777777" w:rsidR="00B12F74" w:rsidRDefault="00F5256A">
            <w:pPr>
              <w:jc w:val="left"/>
            </w:pPr>
            <w:r>
              <w:t>City name 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5C952FB0" w14:textId="77777777" w:rsidR="00B12F74" w:rsidRDefault="00F5256A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6253516C" w14:textId="77777777" w:rsidR="00F5256A" w:rsidRDefault="00E159FC" w:rsidP="004B6126">
            <w:pPr>
              <w:jc w:val="left"/>
            </w:pPr>
            <w:r>
              <w:t>City name</w:t>
            </w:r>
          </w:p>
        </w:tc>
      </w:tr>
      <w:tr w:rsidR="004B6126" w:rsidRPr="00BB4741" w14:paraId="0FC2C3F7" w14:textId="77777777" w:rsidTr="004B6126">
        <w:trPr>
          <w:trHeight w:val="381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69716557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3E49A00F" w14:textId="77777777" w:rsidR="00B12F74" w:rsidRDefault="00B12F74">
            <w:pPr>
              <w:jc w:val="left"/>
            </w:pPr>
          </w:p>
        </w:tc>
        <w:tc>
          <w:tcPr>
            <w:tcW w:w="1840" w:type="dxa"/>
            <w:vAlign w:val="center"/>
          </w:tcPr>
          <w:p w14:paraId="298E370B" w14:textId="77777777" w:rsidR="00B12F74" w:rsidRDefault="00F5256A">
            <w:pPr>
              <w:jc w:val="left"/>
            </w:pPr>
            <w:r>
              <w:t>Zip code 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4FE2616F" w14:textId="77777777" w:rsidR="00B12F74" w:rsidRDefault="00F5256A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3AC0C142" w14:textId="77777777" w:rsidR="00F5256A" w:rsidRDefault="00E159FC" w:rsidP="004B6126">
            <w:pPr>
              <w:jc w:val="left"/>
            </w:pPr>
            <w:r>
              <w:t>Zip code</w:t>
            </w:r>
          </w:p>
        </w:tc>
      </w:tr>
      <w:tr w:rsidR="004B6126" w:rsidRPr="00BB4741" w14:paraId="1E80478C" w14:textId="77777777" w:rsidTr="004B6126">
        <w:trPr>
          <w:trHeight w:val="381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3DE49D0B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06697F53" w14:textId="77777777" w:rsidR="00B12F74" w:rsidRDefault="00B12F74">
            <w:pPr>
              <w:jc w:val="left"/>
            </w:pPr>
          </w:p>
        </w:tc>
        <w:tc>
          <w:tcPr>
            <w:tcW w:w="1840" w:type="dxa"/>
            <w:vAlign w:val="center"/>
          </w:tcPr>
          <w:p w14:paraId="18463BD7" w14:textId="77777777" w:rsidR="00B12F74" w:rsidRDefault="00F5256A">
            <w:pPr>
              <w:jc w:val="left"/>
            </w:pPr>
            <w:r>
              <w:t>Latitude 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597272C8" w14:textId="77777777" w:rsidR="00B12F74" w:rsidRDefault="00E159FC">
            <w:pPr>
              <w:jc w:val="left"/>
            </w:pPr>
            <w:r>
              <w:t>Decimal</w:t>
            </w:r>
          </w:p>
        </w:tc>
        <w:tc>
          <w:tcPr>
            <w:tcW w:w="2894" w:type="dxa"/>
          </w:tcPr>
          <w:p w14:paraId="16AA4E08" w14:textId="77777777" w:rsidR="00F5256A" w:rsidRDefault="00E159FC" w:rsidP="004B6126">
            <w:pPr>
              <w:jc w:val="left"/>
            </w:pPr>
            <w:r>
              <w:t>Latitude</w:t>
            </w:r>
            <w:r>
              <w:rPr>
                <w:rStyle w:val="FootnoteReference"/>
              </w:rPr>
              <w:footnoteReference w:id="6"/>
            </w:r>
            <w:r w:rsidR="000332E4">
              <w:t xml:space="preserve"> geographic coordinate</w:t>
            </w:r>
          </w:p>
        </w:tc>
      </w:tr>
      <w:tr w:rsidR="004B6126" w:rsidRPr="00BB4741" w14:paraId="716664D4" w14:textId="77777777" w:rsidTr="004B6126">
        <w:trPr>
          <w:trHeight w:val="381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3A459A01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1B31F188" w14:textId="77777777" w:rsidR="00B12F74" w:rsidRDefault="00B12F74">
            <w:pPr>
              <w:jc w:val="left"/>
            </w:pPr>
          </w:p>
        </w:tc>
        <w:tc>
          <w:tcPr>
            <w:tcW w:w="1840" w:type="dxa"/>
            <w:vAlign w:val="center"/>
          </w:tcPr>
          <w:p w14:paraId="660BA7B9" w14:textId="77777777" w:rsidR="00B12F74" w:rsidRDefault="00F5256A">
            <w:pPr>
              <w:jc w:val="left"/>
            </w:pPr>
            <w:r>
              <w:t>Longitude [0,1]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682E62AF" w14:textId="77777777" w:rsidR="00B12F74" w:rsidRDefault="00E159FC">
            <w:pPr>
              <w:jc w:val="left"/>
            </w:pPr>
            <w:r>
              <w:t>Decimal</w:t>
            </w:r>
          </w:p>
        </w:tc>
        <w:tc>
          <w:tcPr>
            <w:tcW w:w="2894" w:type="dxa"/>
          </w:tcPr>
          <w:p w14:paraId="568CC4CA" w14:textId="77777777" w:rsidR="00F5256A" w:rsidRDefault="00E159FC" w:rsidP="004B6126">
            <w:pPr>
              <w:jc w:val="left"/>
            </w:pPr>
            <w:r>
              <w:t>Longitude</w:t>
            </w:r>
            <w:r>
              <w:rPr>
                <w:rStyle w:val="FootnoteReference"/>
              </w:rPr>
              <w:footnoteReference w:id="7"/>
            </w:r>
            <w:r w:rsidR="004B6126">
              <w:t xml:space="preserve"> geographic coordinate</w:t>
            </w:r>
          </w:p>
        </w:tc>
      </w:tr>
      <w:tr w:rsidR="004B6126" w:rsidRPr="00BB4741" w14:paraId="42891F7C" w14:textId="77777777" w:rsidTr="004B6126">
        <w:trPr>
          <w:trHeight w:val="381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003704FE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59C72E02" w14:textId="77777777" w:rsidR="00B12F74" w:rsidRDefault="00B12F74">
            <w:pPr>
              <w:jc w:val="left"/>
            </w:pPr>
          </w:p>
        </w:tc>
        <w:tc>
          <w:tcPr>
            <w:tcW w:w="1840" w:type="dxa"/>
            <w:vAlign w:val="center"/>
          </w:tcPr>
          <w:p w14:paraId="493CE33C" w14:textId="77777777" w:rsidR="00B12F74" w:rsidRDefault="00F5256A">
            <w:pPr>
              <w:jc w:val="left"/>
            </w:pPr>
            <w:r>
              <w:t>Time zone</w:t>
            </w:r>
          </w:p>
        </w:tc>
        <w:tc>
          <w:tcPr>
            <w:tcW w:w="1338" w:type="dxa"/>
            <w:tcMar>
              <w:top w:w="28" w:type="dxa"/>
              <w:bottom w:w="28" w:type="dxa"/>
            </w:tcMar>
            <w:vAlign w:val="center"/>
          </w:tcPr>
          <w:p w14:paraId="3FE65B39" w14:textId="77777777" w:rsidR="00B12F74" w:rsidRDefault="00F5256A">
            <w:pPr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03467F2A" w14:textId="77777777" w:rsidR="00F5256A" w:rsidRDefault="00E159FC" w:rsidP="004B6126">
            <w:pPr>
              <w:jc w:val="left"/>
            </w:pPr>
            <w:r>
              <w:t>Time zone part of ISO 8601</w:t>
            </w:r>
            <w:r>
              <w:rPr>
                <w:rStyle w:val="FootnoteReference"/>
              </w:rPr>
              <w:footnoteReference w:id="8"/>
            </w:r>
          </w:p>
        </w:tc>
      </w:tr>
      <w:tr w:rsidR="004B6126" w:rsidRPr="00BB4741" w14:paraId="4D66971B" w14:textId="77777777" w:rsidTr="004B6126">
        <w:trPr>
          <w:trHeight w:val="224"/>
          <w:jc w:val="center"/>
        </w:trPr>
        <w:tc>
          <w:tcPr>
            <w:tcW w:w="1338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2189BEDA" w14:textId="77777777" w:rsidR="00E04D57" w:rsidRPr="00BB4741" w:rsidRDefault="00B019D3" w:rsidP="004B6126">
            <w:pPr>
              <w:jc w:val="left"/>
            </w:pPr>
            <w:r>
              <w:t>User agent</w:t>
            </w:r>
            <w:r w:rsidR="00823F55">
              <w:rPr>
                <w:rStyle w:val="FootnoteReference"/>
              </w:rPr>
              <w:footnoteReference w:id="9"/>
            </w:r>
            <w:r>
              <w:t xml:space="preserve"> </w:t>
            </w:r>
            <w:r w:rsidR="006D4478">
              <w:t>[1,1]</w:t>
            </w:r>
          </w:p>
        </w:tc>
        <w:tc>
          <w:tcPr>
            <w:tcW w:w="3056" w:type="dxa"/>
            <w:gridSpan w:val="2"/>
            <w:tcMar>
              <w:top w:w="28" w:type="dxa"/>
              <w:bottom w:w="28" w:type="dxa"/>
            </w:tcMar>
            <w:vAlign w:val="center"/>
          </w:tcPr>
          <w:p w14:paraId="3C6B83C4" w14:textId="77777777" w:rsidR="00B12F74" w:rsidRDefault="00E04D57">
            <w:pPr>
              <w:keepNext/>
              <w:jc w:val="left"/>
            </w:pPr>
            <w:r w:rsidRPr="006D4478">
              <w:t>User</w:t>
            </w:r>
            <w:r w:rsidR="001D715B">
              <w:t xml:space="preserve"> </w:t>
            </w:r>
            <w:r w:rsidR="00036D47">
              <w:t>a</w:t>
            </w:r>
            <w:r w:rsidRPr="006D4478">
              <w:t>gent</w:t>
            </w:r>
            <w:r w:rsidR="007736DA" w:rsidRPr="006D4478">
              <w:t xml:space="preserve"> </w:t>
            </w:r>
            <w:r w:rsidR="00B019D3">
              <w:t xml:space="preserve">ID </w:t>
            </w:r>
            <w:r w:rsidR="006D4478">
              <w:t>[1,1]</w:t>
            </w:r>
          </w:p>
        </w:tc>
        <w:tc>
          <w:tcPr>
            <w:tcW w:w="1338" w:type="dxa"/>
            <w:vAlign w:val="center"/>
          </w:tcPr>
          <w:p w14:paraId="03AAD67D" w14:textId="77777777" w:rsidR="00B12F74" w:rsidRDefault="00E04D57">
            <w:pPr>
              <w:keepNext/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4BF33C8C" w14:textId="77777777" w:rsidR="00E04D57" w:rsidRDefault="003300F3" w:rsidP="004B6126">
            <w:pPr>
              <w:keepNext/>
              <w:jc w:val="left"/>
            </w:pPr>
            <w:r>
              <w:t>User agent identifier (e.g. browser User-Agent)</w:t>
            </w:r>
          </w:p>
        </w:tc>
      </w:tr>
      <w:tr w:rsidR="004B6126" w:rsidRPr="00BB4741" w14:paraId="4B312496" w14:textId="77777777" w:rsidTr="004B6126">
        <w:trPr>
          <w:trHeight w:val="171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73BFD540" w14:textId="77777777" w:rsidR="00B12F74" w:rsidRDefault="00B12F74">
            <w:pPr>
              <w:jc w:val="left"/>
            </w:pPr>
          </w:p>
        </w:tc>
        <w:tc>
          <w:tcPr>
            <w:tcW w:w="3056" w:type="dxa"/>
            <w:gridSpan w:val="2"/>
            <w:tcMar>
              <w:top w:w="28" w:type="dxa"/>
              <w:bottom w:w="28" w:type="dxa"/>
            </w:tcMar>
            <w:vAlign w:val="center"/>
          </w:tcPr>
          <w:p w14:paraId="2164EE6A" w14:textId="77777777" w:rsidR="00B12F74" w:rsidRDefault="00E04D57">
            <w:pPr>
              <w:keepNext/>
              <w:jc w:val="left"/>
            </w:pPr>
            <w:r>
              <w:t>Language</w:t>
            </w:r>
            <w:r w:rsidR="007736DA">
              <w:t xml:space="preserve"> </w:t>
            </w:r>
            <w:r w:rsidR="006D4478">
              <w:t>[0,</w:t>
            </w:r>
            <w:r w:rsidR="006D4478">
              <w:rPr>
                <w:rFonts w:cs="Calibri"/>
              </w:rPr>
              <w:t>∞</w:t>
            </w:r>
            <w:r w:rsidR="006D4478">
              <w:t>]</w:t>
            </w:r>
          </w:p>
        </w:tc>
        <w:tc>
          <w:tcPr>
            <w:tcW w:w="1338" w:type="dxa"/>
            <w:vAlign w:val="center"/>
          </w:tcPr>
          <w:p w14:paraId="381B1D38" w14:textId="77777777" w:rsidR="00B12F74" w:rsidRDefault="00E04D57">
            <w:pPr>
              <w:keepNext/>
              <w:jc w:val="left"/>
            </w:pPr>
            <w:r>
              <w:t xml:space="preserve">String - </w:t>
            </w:r>
            <w:r w:rsidRPr="009B29EC">
              <w:rPr>
                <w:rFonts w:eastAsia="Calibri"/>
              </w:rPr>
              <w:t>RFC 1766</w:t>
            </w:r>
          </w:p>
        </w:tc>
        <w:tc>
          <w:tcPr>
            <w:tcW w:w="2894" w:type="dxa"/>
          </w:tcPr>
          <w:p w14:paraId="033CB67A" w14:textId="77777777" w:rsidR="00E04D57" w:rsidRDefault="003300F3" w:rsidP="004B6126">
            <w:pPr>
              <w:keepNext/>
              <w:jc w:val="left"/>
            </w:pPr>
            <w:r>
              <w:t>Supported languages of user agent</w:t>
            </w:r>
          </w:p>
        </w:tc>
      </w:tr>
      <w:tr w:rsidR="004B6126" w:rsidRPr="00BB4741" w14:paraId="0E1EA9C5" w14:textId="77777777" w:rsidTr="004B6126">
        <w:trPr>
          <w:trHeight w:val="247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37556629" w14:textId="77777777" w:rsidR="00B12F74" w:rsidRDefault="00B12F74">
            <w:pPr>
              <w:jc w:val="left"/>
            </w:pPr>
          </w:p>
        </w:tc>
        <w:tc>
          <w:tcPr>
            <w:tcW w:w="1216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623D114D" w14:textId="77777777" w:rsidR="00B12F74" w:rsidRDefault="00E04D57">
            <w:pPr>
              <w:jc w:val="left"/>
            </w:pPr>
            <w:r>
              <w:t>Plugin</w:t>
            </w:r>
            <w:r w:rsidR="007736DA">
              <w:t xml:space="preserve"> </w:t>
            </w:r>
            <w:r w:rsidR="006D4478">
              <w:t>[0,</w:t>
            </w:r>
            <w:r w:rsidR="006D4478">
              <w:rPr>
                <w:rFonts w:cs="Calibri"/>
              </w:rPr>
              <w:t>∞</w:t>
            </w:r>
            <w:r w:rsidR="006D4478">
              <w:t>]</w:t>
            </w:r>
          </w:p>
        </w:tc>
        <w:tc>
          <w:tcPr>
            <w:tcW w:w="1840" w:type="dxa"/>
            <w:tcMar>
              <w:top w:w="28" w:type="dxa"/>
              <w:bottom w:w="28" w:type="dxa"/>
            </w:tcMar>
            <w:vAlign w:val="center"/>
          </w:tcPr>
          <w:p w14:paraId="5BCDB214" w14:textId="77777777" w:rsidR="00B12F74" w:rsidRDefault="00E04D57">
            <w:pPr>
              <w:keepNext/>
              <w:jc w:val="left"/>
            </w:pPr>
            <w:r w:rsidRPr="006D4478">
              <w:t>Name</w:t>
            </w:r>
            <w:r w:rsidR="007736DA" w:rsidRPr="006D4478">
              <w:t xml:space="preserve"> </w:t>
            </w:r>
            <w:r w:rsidR="006D4478">
              <w:t>[1,1]</w:t>
            </w:r>
          </w:p>
        </w:tc>
        <w:tc>
          <w:tcPr>
            <w:tcW w:w="1338" w:type="dxa"/>
            <w:vAlign w:val="center"/>
          </w:tcPr>
          <w:p w14:paraId="7D3593CF" w14:textId="77777777" w:rsidR="00B12F74" w:rsidRDefault="00E04D57">
            <w:pPr>
              <w:keepNext/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0B7477A5" w14:textId="77777777" w:rsidR="00E04D57" w:rsidRDefault="003300F3" w:rsidP="004B6126">
            <w:pPr>
              <w:keepNext/>
              <w:jc w:val="left"/>
            </w:pPr>
            <w:r>
              <w:t>User-Agent plugin name</w:t>
            </w:r>
          </w:p>
        </w:tc>
      </w:tr>
      <w:tr w:rsidR="004B6126" w:rsidRPr="00BB4741" w14:paraId="60B4ED79" w14:textId="77777777" w:rsidTr="004B6126">
        <w:trPr>
          <w:trHeight w:val="247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4963A037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0E0639EC" w14:textId="77777777" w:rsidR="00B12F74" w:rsidRDefault="00B12F74">
            <w:pPr>
              <w:jc w:val="left"/>
            </w:pPr>
          </w:p>
        </w:tc>
        <w:tc>
          <w:tcPr>
            <w:tcW w:w="1840" w:type="dxa"/>
            <w:tcMar>
              <w:top w:w="28" w:type="dxa"/>
              <w:bottom w:w="28" w:type="dxa"/>
            </w:tcMar>
            <w:vAlign w:val="center"/>
          </w:tcPr>
          <w:p w14:paraId="1FE8C158" w14:textId="77777777" w:rsidR="00B12F74" w:rsidRDefault="00E04D57">
            <w:pPr>
              <w:keepNext/>
              <w:jc w:val="left"/>
            </w:pPr>
            <w:r w:rsidRPr="006D4478">
              <w:t>Version</w:t>
            </w:r>
            <w:r w:rsidR="007736DA" w:rsidRPr="006D4478">
              <w:t xml:space="preserve"> </w:t>
            </w:r>
            <w:r w:rsidR="006D4478">
              <w:t>[1,1]</w:t>
            </w:r>
          </w:p>
        </w:tc>
        <w:tc>
          <w:tcPr>
            <w:tcW w:w="1338" w:type="dxa"/>
            <w:vAlign w:val="center"/>
          </w:tcPr>
          <w:p w14:paraId="3F4DFFB2" w14:textId="77777777" w:rsidR="00B12F74" w:rsidRDefault="00E04D57">
            <w:pPr>
              <w:keepNext/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2E572861" w14:textId="77777777" w:rsidR="00E04D57" w:rsidRDefault="003300F3" w:rsidP="004B6126">
            <w:pPr>
              <w:keepNext/>
              <w:jc w:val="left"/>
            </w:pPr>
            <w:r>
              <w:t>User-Agent plugin version</w:t>
            </w:r>
          </w:p>
        </w:tc>
      </w:tr>
      <w:tr w:rsidR="004B6126" w:rsidRPr="00BB4741" w14:paraId="29DCA387" w14:textId="77777777" w:rsidTr="004B6126">
        <w:trPr>
          <w:trHeight w:val="195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18072BCD" w14:textId="77777777" w:rsidR="00B12F74" w:rsidRDefault="00B12F74">
            <w:pPr>
              <w:jc w:val="left"/>
            </w:pPr>
          </w:p>
        </w:tc>
        <w:tc>
          <w:tcPr>
            <w:tcW w:w="3056" w:type="dxa"/>
            <w:gridSpan w:val="2"/>
            <w:tcMar>
              <w:top w:w="28" w:type="dxa"/>
              <w:bottom w:w="28" w:type="dxa"/>
            </w:tcMar>
            <w:vAlign w:val="center"/>
          </w:tcPr>
          <w:p w14:paraId="66282013" w14:textId="77777777" w:rsidR="00B12F74" w:rsidRDefault="00E04D57">
            <w:pPr>
              <w:keepNext/>
              <w:jc w:val="left"/>
            </w:pPr>
            <w:r>
              <w:t>OS</w:t>
            </w:r>
            <w:r w:rsidR="007736DA">
              <w:t xml:space="preserve"> </w:t>
            </w:r>
            <w:r w:rsidR="006D4478">
              <w:t>[0,1]</w:t>
            </w:r>
          </w:p>
        </w:tc>
        <w:tc>
          <w:tcPr>
            <w:tcW w:w="1338" w:type="dxa"/>
            <w:vAlign w:val="center"/>
          </w:tcPr>
          <w:p w14:paraId="2C63797B" w14:textId="77777777" w:rsidR="00B12F74" w:rsidRDefault="00E04D57">
            <w:pPr>
              <w:keepNext/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7F3831D5" w14:textId="77777777" w:rsidR="00E04D57" w:rsidRDefault="003300F3" w:rsidP="004B6126">
            <w:pPr>
              <w:keepNext/>
              <w:jc w:val="left"/>
            </w:pPr>
            <w:r>
              <w:t>Operating system identifier</w:t>
            </w:r>
          </w:p>
        </w:tc>
      </w:tr>
      <w:tr w:rsidR="004B6126" w:rsidRPr="00BB4741" w14:paraId="30C8B935" w14:textId="77777777" w:rsidTr="004B6126">
        <w:trPr>
          <w:trHeight w:val="157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107A424B" w14:textId="77777777" w:rsidR="00B12F74" w:rsidRDefault="00B12F74">
            <w:pPr>
              <w:jc w:val="left"/>
            </w:pPr>
          </w:p>
        </w:tc>
        <w:tc>
          <w:tcPr>
            <w:tcW w:w="1216" w:type="dxa"/>
            <w:vMerge w:val="restart"/>
            <w:tcMar>
              <w:top w:w="28" w:type="dxa"/>
              <w:bottom w:w="28" w:type="dxa"/>
            </w:tcMar>
            <w:vAlign w:val="center"/>
          </w:tcPr>
          <w:p w14:paraId="3D4DFF54" w14:textId="77777777" w:rsidR="00B12F74" w:rsidRDefault="00E04D57">
            <w:pPr>
              <w:jc w:val="left"/>
            </w:pPr>
            <w:r>
              <w:t>Device</w:t>
            </w:r>
            <w:r w:rsidR="007736DA">
              <w:t xml:space="preserve"> </w:t>
            </w:r>
            <w:r w:rsidR="006D4478">
              <w:t>[0,1]</w:t>
            </w:r>
          </w:p>
        </w:tc>
        <w:tc>
          <w:tcPr>
            <w:tcW w:w="1840" w:type="dxa"/>
            <w:tcMar>
              <w:top w:w="28" w:type="dxa"/>
              <w:bottom w:w="28" w:type="dxa"/>
            </w:tcMar>
            <w:vAlign w:val="center"/>
          </w:tcPr>
          <w:p w14:paraId="74490950" w14:textId="77777777" w:rsidR="00B12F74" w:rsidRDefault="00E04D57">
            <w:pPr>
              <w:keepNext/>
              <w:jc w:val="left"/>
            </w:pPr>
            <w:r w:rsidRPr="006D4478">
              <w:t>Screen height</w:t>
            </w:r>
            <w:r w:rsidR="007736DA" w:rsidRPr="006D4478">
              <w:t xml:space="preserve"> </w:t>
            </w:r>
            <w:r w:rsidR="006D4478">
              <w:t>[1,1]</w:t>
            </w:r>
          </w:p>
        </w:tc>
        <w:tc>
          <w:tcPr>
            <w:tcW w:w="1338" w:type="dxa"/>
            <w:vAlign w:val="center"/>
          </w:tcPr>
          <w:p w14:paraId="30F72D10" w14:textId="77777777" w:rsidR="00B12F74" w:rsidRDefault="00E04D57">
            <w:pPr>
              <w:keepNext/>
              <w:jc w:val="left"/>
            </w:pPr>
            <w:r>
              <w:t>Integer</w:t>
            </w:r>
          </w:p>
        </w:tc>
        <w:tc>
          <w:tcPr>
            <w:tcW w:w="2894" w:type="dxa"/>
          </w:tcPr>
          <w:p w14:paraId="158880FA" w14:textId="77777777" w:rsidR="00E04D57" w:rsidRDefault="003300F3" w:rsidP="004B6126">
            <w:pPr>
              <w:keepNext/>
              <w:jc w:val="left"/>
            </w:pPr>
            <w:r>
              <w:t>User device screen height</w:t>
            </w:r>
          </w:p>
        </w:tc>
      </w:tr>
      <w:tr w:rsidR="004B6126" w:rsidRPr="00BB4741" w14:paraId="3066C868" w14:textId="77777777" w:rsidTr="004B6126">
        <w:trPr>
          <w:trHeight w:val="157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1F75FD8C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0C8CAECB" w14:textId="77777777" w:rsidR="00B12F74" w:rsidRDefault="00B12F74">
            <w:pPr>
              <w:jc w:val="left"/>
            </w:pPr>
          </w:p>
        </w:tc>
        <w:tc>
          <w:tcPr>
            <w:tcW w:w="1840" w:type="dxa"/>
            <w:tcMar>
              <w:top w:w="28" w:type="dxa"/>
              <w:bottom w:w="28" w:type="dxa"/>
            </w:tcMar>
            <w:vAlign w:val="center"/>
          </w:tcPr>
          <w:p w14:paraId="0C1A4770" w14:textId="77777777" w:rsidR="00B12F74" w:rsidRDefault="00E04D57">
            <w:pPr>
              <w:keepNext/>
              <w:jc w:val="left"/>
            </w:pPr>
            <w:r w:rsidRPr="006D4478">
              <w:t>Screen width</w:t>
            </w:r>
            <w:r w:rsidR="007736DA" w:rsidRPr="006D4478">
              <w:t xml:space="preserve"> </w:t>
            </w:r>
            <w:r w:rsidR="006D4478">
              <w:t>[1,1]</w:t>
            </w:r>
          </w:p>
        </w:tc>
        <w:tc>
          <w:tcPr>
            <w:tcW w:w="1338" w:type="dxa"/>
            <w:vAlign w:val="center"/>
          </w:tcPr>
          <w:p w14:paraId="6733552C" w14:textId="77777777" w:rsidR="00B12F74" w:rsidRDefault="00E04D57">
            <w:pPr>
              <w:keepNext/>
              <w:jc w:val="left"/>
            </w:pPr>
            <w:r>
              <w:t>Integer</w:t>
            </w:r>
          </w:p>
        </w:tc>
        <w:tc>
          <w:tcPr>
            <w:tcW w:w="2894" w:type="dxa"/>
          </w:tcPr>
          <w:p w14:paraId="37576FBF" w14:textId="77777777" w:rsidR="00E04D57" w:rsidRDefault="003300F3" w:rsidP="004B6126">
            <w:pPr>
              <w:keepNext/>
              <w:jc w:val="left"/>
            </w:pPr>
            <w:r>
              <w:t>User device screen width</w:t>
            </w:r>
          </w:p>
        </w:tc>
      </w:tr>
      <w:tr w:rsidR="004B6126" w:rsidRPr="00BB4741" w14:paraId="3F6A322E" w14:textId="77777777" w:rsidTr="004B6126">
        <w:trPr>
          <w:trHeight w:val="248"/>
          <w:jc w:val="center"/>
        </w:trPr>
        <w:tc>
          <w:tcPr>
            <w:tcW w:w="1338" w:type="dxa"/>
            <w:vMerge/>
            <w:tcMar>
              <w:top w:w="28" w:type="dxa"/>
              <w:bottom w:w="28" w:type="dxa"/>
            </w:tcMar>
            <w:vAlign w:val="center"/>
          </w:tcPr>
          <w:p w14:paraId="72230556" w14:textId="77777777" w:rsidR="00B12F74" w:rsidRDefault="00B12F74">
            <w:pPr>
              <w:jc w:val="left"/>
            </w:pPr>
          </w:p>
        </w:tc>
        <w:tc>
          <w:tcPr>
            <w:tcW w:w="1216" w:type="dxa"/>
            <w:vMerge/>
            <w:tcMar>
              <w:top w:w="28" w:type="dxa"/>
              <w:bottom w:w="28" w:type="dxa"/>
            </w:tcMar>
            <w:vAlign w:val="center"/>
          </w:tcPr>
          <w:p w14:paraId="44909FFD" w14:textId="77777777" w:rsidR="00B12F74" w:rsidRDefault="00B12F74">
            <w:pPr>
              <w:jc w:val="left"/>
            </w:pPr>
          </w:p>
        </w:tc>
        <w:tc>
          <w:tcPr>
            <w:tcW w:w="1840" w:type="dxa"/>
            <w:tcMar>
              <w:top w:w="28" w:type="dxa"/>
              <w:bottom w:w="28" w:type="dxa"/>
            </w:tcMar>
            <w:vAlign w:val="center"/>
          </w:tcPr>
          <w:p w14:paraId="7B568E8A" w14:textId="77777777" w:rsidR="00B12F74" w:rsidRDefault="00E04D57">
            <w:pPr>
              <w:jc w:val="left"/>
            </w:pPr>
            <w:r w:rsidRPr="009B29EC">
              <w:t>Colorspace</w:t>
            </w:r>
            <w:r w:rsidR="007736DA">
              <w:t xml:space="preserve"> </w:t>
            </w:r>
            <w:r w:rsidR="006D4478">
              <w:t>[1,1]</w:t>
            </w:r>
          </w:p>
        </w:tc>
        <w:tc>
          <w:tcPr>
            <w:tcW w:w="1338" w:type="dxa"/>
            <w:vAlign w:val="center"/>
          </w:tcPr>
          <w:p w14:paraId="42A737F9" w14:textId="77777777" w:rsidR="00B12F74" w:rsidRDefault="00E04D57">
            <w:pPr>
              <w:keepNext/>
              <w:jc w:val="left"/>
            </w:pPr>
            <w:r>
              <w:t>String</w:t>
            </w:r>
          </w:p>
        </w:tc>
        <w:tc>
          <w:tcPr>
            <w:tcW w:w="2894" w:type="dxa"/>
          </w:tcPr>
          <w:p w14:paraId="241B1E68" w14:textId="77777777" w:rsidR="00E04D57" w:rsidRDefault="003300F3" w:rsidP="004B6126">
            <w:pPr>
              <w:keepNext/>
              <w:jc w:val="left"/>
            </w:pPr>
            <w:r>
              <w:t>User device screen colorspace</w:t>
            </w:r>
          </w:p>
        </w:tc>
      </w:tr>
    </w:tbl>
    <w:p w14:paraId="6813E39A" w14:textId="77777777" w:rsidR="00FD386A" w:rsidRDefault="00FD386A" w:rsidP="00FD386A">
      <w:pPr>
        <w:pStyle w:val="Caption"/>
        <w:jc w:val="center"/>
      </w:pPr>
      <w:bookmarkStart w:id="16" w:name="_Ref327894914"/>
      <w:r>
        <w:t xml:space="preserve">Table </w:t>
      </w:r>
      <w:r w:rsidR="002D6F31">
        <w:fldChar w:fldCharType="begin"/>
      </w:r>
      <w:r w:rsidR="0059058D">
        <w:instrText xml:space="preserve"> SEQ Table \* ARABIC </w:instrText>
      </w:r>
      <w:r w:rsidR="002D6F31">
        <w:fldChar w:fldCharType="separate"/>
      </w:r>
      <w:r w:rsidR="007922D6">
        <w:rPr>
          <w:noProof/>
        </w:rPr>
        <w:t>2</w:t>
      </w:r>
      <w:r w:rsidR="002D6F31">
        <w:rPr>
          <w:noProof/>
        </w:rPr>
        <w:fldChar w:fldCharType="end"/>
      </w:r>
      <w:bookmarkEnd w:id="16"/>
      <w:r>
        <w:t xml:space="preserve">: </w:t>
      </w:r>
      <w:r w:rsidR="002105DF">
        <w:t>Agent</w:t>
      </w:r>
      <w:r>
        <w:t xml:space="preserve"> </w:t>
      </w:r>
      <w:bookmarkStart w:id="17" w:name="_Ref327797236"/>
      <w:r w:rsidR="002105DF">
        <w:t>details</w:t>
      </w:r>
    </w:p>
    <w:p w14:paraId="5E0F836E" w14:textId="77777777" w:rsidR="00FD386A" w:rsidRDefault="00FD386A" w:rsidP="00FD386A">
      <w:r>
        <w:t xml:space="preserve">Events exposed through the Report API will be encoded in XML following the </w:t>
      </w:r>
      <w:r w:rsidR="007736DA">
        <w:t xml:space="preserve">PREMIS </w:t>
      </w:r>
      <w:r>
        <w:t>schema.</w:t>
      </w:r>
    </w:p>
    <w:p w14:paraId="1431EFCD" w14:textId="77777777" w:rsidR="00A60148" w:rsidRDefault="007736DA" w:rsidP="00C062ED">
      <w:pPr>
        <w:pStyle w:val="Heading2"/>
      </w:pPr>
      <w:bookmarkStart w:id="18" w:name="_Ref335225100"/>
      <w:bookmarkStart w:id="19" w:name="_Toc211489869"/>
      <w:r>
        <w:t>PREMIS Schema</w:t>
      </w:r>
      <w:bookmarkEnd w:id="18"/>
      <w:bookmarkEnd w:id="19"/>
    </w:p>
    <w:p w14:paraId="5AC940F8" w14:textId="77777777" w:rsidR="007736DA" w:rsidRDefault="007736DA" w:rsidP="0031310E">
      <w:r>
        <w:t xml:space="preserve">PREMIS </w:t>
      </w:r>
      <w:r w:rsidR="0031310E">
        <w:t>data dictionary defines five entities types: Intellectual Entities, Objects, Events, Rights and Agents</w:t>
      </w:r>
      <w:r w:rsidR="00E87121">
        <w:t xml:space="preserve"> that can relate to each other as depicted in </w:t>
      </w:r>
      <w:r w:rsidR="002D6F31">
        <w:fldChar w:fldCharType="begin"/>
      </w:r>
      <w:r w:rsidR="00E87121">
        <w:instrText xml:space="preserve"> REF _Ref328994781 \h </w:instrText>
      </w:r>
      <w:r w:rsidR="002D6F31">
        <w:fldChar w:fldCharType="separate"/>
      </w:r>
      <w:r w:rsidR="007922D6">
        <w:t xml:space="preserve">Figure </w:t>
      </w:r>
      <w:r w:rsidR="007922D6">
        <w:rPr>
          <w:noProof/>
        </w:rPr>
        <w:t>1</w:t>
      </w:r>
      <w:r w:rsidR="002D6F31">
        <w:fldChar w:fldCharType="end"/>
      </w:r>
      <w:r w:rsidR="00E87121">
        <w:t>.</w:t>
      </w:r>
    </w:p>
    <w:p w14:paraId="75CE5E74" w14:textId="77777777" w:rsidR="00E87121" w:rsidRDefault="00E87121" w:rsidP="00E87121">
      <w:pPr>
        <w:keepNext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5BD3D573" wp14:editId="68B07D48">
            <wp:extent cx="2796640" cy="2292824"/>
            <wp:effectExtent l="19050" t="0" r="3710" b="0"/>
            <wp:docPr id="5" name="Picture 5" descr="C:\Users\rcastro\Documents\KEEP\SCAPE\scape-keep\04-documentation\01-reports\ReportAPI\PREMIS entiti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rcastro\Documents\KEEP\SCAPE\scape-keep\04-documentation\01-reports\ReportAPI\PREMIS entities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8770" cy="229457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90A8BB8" w14:textId="77777777" w:rsidR="0031310E" w:rsidRDefault="00E87121" w:rsidP="00E87121">
      <w:pPr>
        <w:pStyle w:val="Caption"/>
        <w:jc w:val="center"/>
      </w:pPr>
      <w:bookmarkStart w:id="20" w:name="_Ref328994781"/>
      <w:r>
        <w:t xml:space="preserve">Figure </w:t>
      </w:r>
      <w:fldSimple w:instr=" SEQ Figure \* ARABIC ">
        <w:r w:rsidR="007922D6">
          <w:rPr>
            <w:noProof/>
          </w:rPr>
          <w:t>1</w:t>
        </w:r>
      </w:fldSimple>
      <w:bookmarkEnd w:id="20"/>
      <w:r>
        <w:t>: PREMIS data model</w:t>
      </w:r>
    </w:p>
    <w:p w14:paraId="749EC3D1" w14:textId="4567C892" w:rsidR="00D53DA4" w:rsidRDefault="006D4CCD" w:rsidP="00374978">
      <w:r>
        <w:t xml:space="preserve">PREMIS defines an Event </w:t>
      </w:r>
      <w:r w:rsidR="00170881">
        <w:t>as "</w:t>
      </w:r>
      <w:r w:rsidR="00170881" w:rsidRPr="00170881">
        <w:t>an action that involves or impacts at least one Object or Agent associated with or known by the preservation repository</w:t>
      </w:r>
      <w:r w:rsidR="00170881">
        <w:t>"</w:t>
      </w:r>
      <w:r w:rsidR="002D6F31">
        <w:fldChar w:fldCharType="begin" w:fldLock="1"/>
      </w:r>
      <w:r w:rsidR="00E441C6">
        <w:instrText>ADDIN CSL_CITATION { "citationItems" : [ { "id" : "ITEM-1", "itemData" : { "author" : [ { "family" : "PREMIS Editorial Committee", "given" : "" } ], "id" : "ITEM-1", "issued" : { "date-parts" : [ [ "2011", "3" ] ] }, "title" : "Data Dictionary for Preservation Metadata: PREMIS version 2.1", "type" : "report" }, "uris" : [ "http://www.mendeley.com/documents/?uuid=38334358-b78f-483a-8dd0-dc078dacf7b2" ] } ], "mendeley" : { "previouslyFormattedCitation" : "[1]" }, "properties" : { "noteIndex" : 0 }, "schema" : "https://github.com/citation-style-language/schema/raw/master/csl-citation.json" }</w:instrText>
      </w:r>
      <w:r w:rsidR="002D6F31">
        <w:fldChar w:fldCharType="separate"/>
      </w:r>
      <w:r w:rsidR="00C87390" w:rsidRPr="00C87390">
        <w:rPr>
          <w:noProof/>
        </w:rPr>
        <w:t>[1]</w:t>
      </w:r>
      <w:r w:rsidR="002D6F31">
        <w:fldChar w:fldCharType="end"/>
      </w:r>
      <w:r w:rsidR="00E202CA">
        <w:t xml:space="preserve"> and</w:t>
      </w:r>
      <w:r w:rsidR="003A0602">
        <w:t xml:space="preserve"> an Agent as "</w:t>
      </w:r>
      <w:r w:rsidR="003A0602" w:rsidRPr="003A0602">
        <w:t>person, organization, or software program/system associated with Events in the life of an Object</w:t>
      </w:r>
      <w:r w:rsidR="003A0602">
        <w:t>..."</w:t>
      </w:r>
      <w:r w:rsidR="002D6F31">
        <w:fldChar w:fldCharType="begin" w:fldLock="1"/>
      </w:r>
      <w:r w:rsidR="00E441C6">
        <w:instrText>ADDIN CSL_CITATION { "citationItems" : [ { "id" : "ITEM-1", "itemData" : { "author" : [ { "family" : "PREMIS Editorial Committee", "given" : "" } ], "id" : "ITEM-1", "issued" : { "date-parts" : [ [ "2011", "3" ] ] }, "title" : "Data Dictionary for Preservation Metadata: PREMIS version 2.1", "type" : "report" }, "uris" : [ "http://www.mendeley.com/documents/?uuid=38334358-b78f-483a-8dd0-dc078dacf7b2" ] } ], "mendeley" : { "previouslyFormattedCitation" : "[1]" }, "properties" : { "noteIndex" : 0 }, "schema" : "https://github.com/citation-style-language/schema/raw/master/csl-citation.json" }</w:instrText>
      </w:r>
      <w:r w:rsidR="002D6F31">
        <w:fldChar w:fldCharType="separate"/>
      </w:r>
      <w:r w:rsidR="00C87390" w:rsidRPr="00C87390">
        <w:rPr>
          <w:noProof/>
        </w:rPr>
        <w:t>[1]</w:t>
      </w:r>
      <w:r w:rsidR="002D6F31">
        <w:fldChar w:fldCharType="end"/>
      </w:r>
      <w:r w:rsidR="003A0602">
        <w:t>.</w:t>
      </w:r>
      <w:r w:rsidR="00D53DA4">
        <w:t xml:space="preserve"> </w:t>
      </w:r>
    </w:p>
    <w:p w14:paraId="09CB2F0D" w14:textId="77777777" w:rsidR="00CB7306" w:rsidRDefault="00CB7306" w:rsidP="00374978">
      <w:r>
        <w:t>A PREMIS Event can be used to record the information about the event itself and the event parameters, responding to questions "What?" and "When?".</w:t>
      </w:r>
    </w:p>
    <w:p w14:paraId="52D8BE98" w14:textId="376EF6CC" w:rsidR="00532B2C" w:rsidRDefault="00DD709A" w:rsidP="00374978">
      <w:r>
        <w:rPr>
          <w:noProof/>
          <w:lang w:val="en-US"/>
        </w:rPr>
        <mc:AlternateContent>
          <mc:Choice Requires="wps">
            <w:drawing>
              <wp:inline distT="0" distB="0" distL="0" distR="0" wp14:anchorId="3C512533" wp14:editId="01DA86B8">
                <wp:extent cx="5318125" cy="4147820"/>
                <wp:effectExtent l="9525" t="9525" r="6350" b="5080"/>
                <wp:docPr id="4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18125" cy="41478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185EBB" w14:textId="77777777" w:rsidR="003E6042" w:rsidRPr="00A178F1" w:rsidRDefault="003E6042" w:rsidP="00532B2C">
                            <w:pPr>
                              <w:jc w:val="left"/>
                              <w:rPr>
                                <w:rFonts w:ascii="Courier New" w:hAnsi="Courier New" w:cs="Courier New"/>
                                <w:sz w:val="16"/>
                                <w:szCs w:val="16"/>
                              </w:rPr>
                            </w:pP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event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eastAsia="en-GB"/>
                              </w:rPr>
                              <w:t xml:space="preserve"> xmlns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eastAsia="en-GB"/>
                              </w:rPr>
                              <w:t>=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eastAsia="en-GB"/>
                              </w:rPr>
                              <w:t>"info:lc/xmlns/premis-v2"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eastAsia="en-GB"/>
                              </w:rPr>
                              <w:t xml:space="preserve"> version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eastAsia="en-GB"/>
                              </w:rPr>
                              <w:t>=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eastAsia="en-GB"/>
                              </w:rPr>
                              <w:t>"2.2"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eastAsia="en-GB"/>
                              </w:rPr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99CC"/>
                                <w:sz w:val="16"/>
                                <w:szCs w:val="16"/>
                                <w:lang w:eastAsia="en-GB"/>
                              </w:rPr>
                              <w:t>xmlns:xsi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eastAsia="en-GB"/>
                              </w:rPr>
                              <w:t>=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eastAsia="en-GB"/>
                              </w:rPr>
                              <w:t>"http://www.w3.org/2001/XMLSchema-instance"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eastAsia="en-GB"/>
                              </w:rPr>
                              <w:t xml:space="preserve">    xsi:schemaLocation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eastAsia="en-GB"/>
                              </w:rPr>
                              <w:t>=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eastAsia="en-GB"/>
                              </w:rPr>
                              <w:t>"info:lc/xmlns/premis-v2 http://www.loc.gov/standards/premis/v2/premis.xsd"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even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even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Event ID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even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even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event:2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even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even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event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IngestFinished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event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eventDateTim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2012-06-18T18:40:00Z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eventDateTim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eventOutcomeInformation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eventOutcom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success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eventOutcom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eventOutcomeInformation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Agen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Agen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User ID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Agen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Agen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rcastro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Agen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Agen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Objec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Objec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SIP ID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Objec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Objec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sip:1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Objec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Objec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Objec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Objec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Rep ID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Objec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Objec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rep:1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Objec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Objec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Objec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Objec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Rep ID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ObjectIdentifierTyp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linkingObjec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t>rep:2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ObjectIdentifierValue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  <w:t xml:space="preserve">    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linkingObjectIdentifier&gt;</w:t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eastAsia="en-GB"/>
                              </w:rPr>
                              <w:br/>
                            </w:r>
                            <w:r w:rsidRPr="00C67EA4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eastAsia="en-GB"/>
                              </w:rPr>
                              <w:t>&lt;/event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width:418.75pt;height:326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KctWKQIAAFEEAAAOAAAAZHJzL2Uyb0RvYy54bWysVMtu2zAQvBfoPxC817Icu3EEy0Hq1EWB&#10;9AEk/QCKoiSifHVJW3K/PkvKdo206KGoDgQfy+HszK5Wt4NWZC/AS2tKmk+mlAjDbS1NW9JvT9s3&#10;S0p8YKZmyhpR0oPw9Hb9+tWqd4WY2c6qWgBBEOOL3pW0C8EVWeZ5JzTzE+uEwcPGgmYBl9BmNbAe&#10;0bXKZtPp26y3UDuwXHiPu/fjIV0n/KYRPHxpGi8CUSVFbiGNkMYqjtl6xYoWmOskP9Jg/8BCM2nw&#10;0TPUPQuM7ED+BqUlB+ttEybc6sw2jeQi5YDZ5NMX2Tx2zImUC4rj3Vkm//9g+ef9VyCyLumcEsM0&#10;WvQkhkDe2YFcRXV65wsMenQYFgbcRpdTpt49WP7dE2M3HTOtuAOwfSdYjezyeDO7uDri+AhS9Z9s&#10;jc+wXbAJaGhAR+lQDILo6NLh7EykwnFzcZUv89mCEo5n83x+vZwl7zJWnK478OGDsJrESUkBrU/w&#10;bP/gQ6TDilNIfM1bJeutVCotoK02CsieYZls05cyeBGmDOlLerNAIn+HmKbvTxBaBqx3JXVJl+cg&#10;VkTd3ps6VWNgUo1zpKzMUcio3ahiGKrhaExl6wNKCnasa+xDnHQWflLSY02X1P/YMRCUqI8GbbnJ&#10;5/PYBGkxX1yjhgQuT6rLE2Y4QpU0UDJON2FsnJ0D2Xb40qkQ7tDKrUwiR89HVkfeWLdJ+2OPxca4&#10;XKeoX3+C9TMAAAD//wMAUEsDBBQABgAIAAAAIQBdtaDX3AAAAAUBAAAPAAAAZHJzL2Rvd25yZXYu&#10;eG1sTI/BbsIwEETvlfoP1lbqrTiAQlGIg1AR51KoVPXm2EscEa9DbELo19dwaS8rjWY08zZfDrZh&#10;PXa+diRgPEqAISmna6oEfO43L3NgPkjSsnGEAq7oYVk8PuQy0+5CH9jvQsViCflMCjAhtBnnXhm0&#10;0o9cixS9g+usDFF2FdedvMRy2/BJksy4lTXFBSNbfDOojruzFeDX21OrDtvyaPT1533dp+pr8y3E&#10;89OwWgALOIS/MNzwIzoUkal0Z9KeNQLiI+F+ozefvqbASgGzdDoBXuT8P33xCwAA//8DAFBLAQIt&#10;ABQABgAIAAAAIQC2gziS/gAAAOEBAAATAAAAAAAAAAAAAAAAAAAAAABbQ29udGVudF9UeXBlc10u&#10;eG1sUEsBAi0AFAAGAAgAAAAhADj9If/WAAAAlAEAAAsAAAAAAAAAAAAAAAAALwEAAF9yZWxzLy5y&#10;ZWxzUEsBAi0AFAAGAAgAAAAhAG4py1YpAgAAUQQAAA4AAAAAAAAAAAAAAAAALgIAAGRycy9lMm9E&#10;b2MueG1sUEsBAi0AFAAGAAgAAAAhAF21oNfcAAAABQEAAA8AAAAAAAAAAAAAAAAAgwQAAGRycy9k&#10;b3ducmV2LnhtbFBLBQYAAAAABAAEAPMAAACMBQAAAAA=&#10;">
                <v:textbox style="mso-fit-shape-to-text:t">
                  <w:txbxContent>
                    <w:p w14:paraId="15185EBB" w14:textId="77777777" w:rsidR="003E6042" w:rsidRPr="00A178F1" w:rsidRDefault="003E6042" w:rsidP="00532B2C">
                      <w:pPr>
                        <w:jc w:val="left"/>
                        <w:rPr>
                          <w:rFonts w:ascii="Courier New" w:hAnsi="Courier New" w:cs="Courier New"/>
                          <w:sz w:val="16"/>
                          <w:szCs w:val="16"/>
                        </w:rPr>
                      </w:pP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event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eastAsia="en-GB"/>
                        </w:rPr>
                        <w:t xml:space="preserve"> xmlns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eastAsia="en-GB"/>
                        </w:rPr>
                        <w:t>=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eastAsia="en-GB"/>
                        </w:rPr>
                        <w:t>"info:lc/xmlns/premis-v2"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eastAsia="en-GB"/>
                        </w:rPr>
                        <w:t xml:space="preserve"> version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eastAsia="en-GB"/>
                        </w:rPr>
                        <w:t>=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eastAsia="en-GB"/>
                        </w:rPr>
                        <w:t>"2.2"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</w:r>
                      <w:r w:rsidRPr="00C67EA4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eastAsia="en-GB"/>
                        </w:rPr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99CC"/>
                          <w:sz w:val="16"/>
                          <w:szCs w:val="16"/>
                          <w:lang w:eastAsia="en-GB"/>
                        </w:rPr>
                        <w:t>xmlns:xsi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eastAsia="en-GB"/>
                        </w:rPr>
                        <w:t>=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eastAsia="en-GB"/>
                        </w:rPr>
                        <w:t>"http://www.w3.org/2001/XMLSchema-instance"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</w:r>
                      <w:r w:rsidRPr="00C67EA4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eastAsia="en-GB"/>
                        </w:rPr>
                        <w:t xml:space="preserve">    xsi:schemaLocation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eastAsia="en-GB"/>
                        </w:rPr>
                        <w:t>=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eastAsia="en-GB"/>
                        </w:rPr>
                        <w:t>"info:lc/xmlns/premis-v2 http://www.loc.gov/standards/premis/v2/premis.xsd"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even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even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Event ID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even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even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event:2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even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even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event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IngestFinished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event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eventDateTim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2012-06-18T18:40:00Z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eventDateTim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eventOutcomeInformation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eventOutcom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success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eventOutcom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eventOutcomeInformation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Agen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Agen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User ID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Agen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Agen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rcastro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Agen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Agen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Objec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Objec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SIP ID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Objec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Objec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sip:1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Objec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Objec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Objec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Objec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Rep ID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Objec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Objec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rep:1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Objec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Objec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Objec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Objec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Rep ID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ObjectIdentifierTyp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linkingObjec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t>rep:2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ObjectIdentifierValue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  <w:t xml:space="preserve">    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linkingObjectIdentifier&gt;</w:t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eastAsia="en-GB"/>
                        </w:rPr>
                        <w:br/>
                      </w:r>
                      <w:r w:rsidRPr="00C67EA4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eastAsia="en-GB"/>
                        </w:rPr>
                        <w:t>&lt;/event&gt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6014A1E3" w14:textId="77777777" w:rsidR="00CB7306" w:rsidRDefault="00CB7306" w:rsidP="00374978">
      <w:r>
        <w:lastRenderedPageBreak/>
        <w:t>A PREMIS Agent can be used to record information about the user who triggered</w:t>
      </w:r>
      <w:r w:rsidR="00006B75">
        <w:t xml:space="preserve"> the event, answering the question "Who?".</w:t>
      </w:r>
      <w:r w:rsidR="00FF0159">
        <w:t xml:space="preserve"> Since the PREMIS Agent element doesn't contain many details besides the identification, name and type, the </w:t>
      </w:r>
      <w:r w:rsidR="00FF0159" w:rsidRPr="00FF0159">
        <w:rPr>
          <w:rFonts w:ascii="Courier New" w:hAnsi="Courier New" w:cs="Courier New"/>
        </w:rPr>
        <w:t>agentExtension</w:t>
      </w:r>
      <w:r w:rsidR="00FF0159">
        <w:t xml:space="preserve"> element can be used to include as many details as needed using an external schema. </w:t>
      </w:r>
      <w:r w:rsidR="00B30AC3">
        <w:t>T</w:t>
      </w:r>
      <w:r w:rsidR="00FF0159">
        <w:t xml:space="preserve">he complete schema for agent details can be found in Appendix </w:t>
      </w:r>
      <w:r w:rsidR="002D6F31">
        <w:fldChar w:fldCharType="begin"/>
      </w:r>
      <w:r w:rsidR="00FF0159">
        <w:instrText xml:space="preserve"> REF _Ref327891291 \r \h </w:instrText>
      </w:r>
      <w:r w:rsidR="002D6F31">
        <w:fldChar w:fldCharType="separate"/>
      </w:r>
      <w:r w:rsidR="007922D6">
        <w:t>4.1</w:t>
      </w:r>
      <w:r w:rsidR="002D6F31">
        <w:fldChar w:fldCharType="end"/>
      </w:r>
      <w:r w:rsidR="00FF0159">
        <w:t>.</w:t>
      </w:r>
    </w:p>
    <w:p w14:paraId="1293650C" w14:textId="33E46656" w:rsidR="00F2329C" w:rsidRDefault="00DD709A" w:rsidP="00374978">
      <w:r>
        <w:rPr>
          <w:noProof/>
          <w:lang w:val="en-US"/>
        </w:rPr>
        <w:lastRenderedPageBreak/>
        <mc:AlternateContent>
          <mc:Choice Requires="wps">
            <w:drawing>
              <wp:inline distT="0" distB="0" distL="0" distR="0" wp14:anchorId="58C99788" wp14:editId="65BA3732">
                <wp:extent cx="5290820" cy="8515985"/>
                <wp:effectExtent l="9525" t="9525" r="5080" b="8890"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290820" cy="85159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4868993" w14:textId="77777777" w:rsidR="003E6042" w:rsidRPr="00C876E0" w:rsidRDefault="003E6042" w:rsidP="003300F3">
                            <w:pPr>
                              <w:jc w:val="left"/>
                              <w:rPr>
                                <w:rFonts w:ascii="Courier New" w:eastAsia="Calibri" w:hAnsi="Courier New" w:cs="Courier New"/>
                                <w:sz w:val="16"/>
                                <w:szCs w:val="16"/>
                                <w:lang w:eastAsia="en-GB"/>
                              </w:rPr>
                            </w:pP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agent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val="pt-PT" w:eastAsia="en-GB"/>
                              </w:rPr>
                              <w:t xml:space="preserve"> xmlns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val="pt-PT" w:eastAsia="en-GB"/>
                              </w:rPr>
                              <w:t>=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val="pt-PT" w:eastAsia="en-GB"/>
                              </w:rPr>
                              <w:t>"info:lc/xmlns/premis-v2"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val="pt-PT" w:eastAsia="en-GB"/>
                              </w:rPr>
                              <w:t xml:space="preserve"> version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val="pt-PT" w:eastAsia="en-GB"/>
                              </w:rPr>
                              <w:t>=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val="pt-PT" w:eastAsia="en-GB"/>
                              </w:rPr>
                              <w:t>"2.2"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val="pt-PT" w:eastAsia="en-GB"/>
                              </w:rPr>
                              <w:t xml:space="preserve">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99CC"/>
                                <w:sz w:val="16"/>
                                <w:szCs w:val="16"/>
                                <w:lang w:val="pt-PT" w:eastAsia="en-GB"/>
                              </w:rPr>
                              <w:t>xmlns:xsi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val="pt-PT" w:eastAsia="en-GB"/>
                              </w:rPr>
                              <w:t>=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val="pt-PT" w:eastAsia="en-GB"/>
                              </w:rPr>
                              <w:t>"http://www.w3.org/2001/XMLSchema-instance"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val="pt-PT" w:eastAsia="en-GB"/>
                              </w:rPr>
                              <w:t xml:space="preserve">    xsi:schemaLocation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val="pt-PT" w:eastAsia="en-GB"/>
                              </w:rPr>
                              <w:t>=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val="pt-PT" w:eastAsia="en-GB"/>
                              </w:rPr>
                              <w:t>"info:lc/xmlns/premis-v2 http://www.loc.gov/standards/premis/v2/premis.xsd"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agentIdentifier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agentIdentifierTyp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User ID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agentIdentifierTyp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agentIdentifierValu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rcastro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agentIdentifierValu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agentIdentifier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agent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Rui Castro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agent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agentTyp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Person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agentTyp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agentExtensio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agentDetails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val="pt-PT" w:eastAsia="en-GB"/>
                              </w:rPr>
                              <w:t xml:space="preserve">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99CC"/>
                                <w:sz w:val="16"/>
                                <w:szCs w:val="16"/>
                                <w:lang w:val="pt-PT" w:eastAsia="en-GB"/>
                              </w:rPr>
                              <w:t>xmlns:xsi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val="pt-PT" w:eastAsia="en-GB"/>
                              </w:rPr>
                              <w:t>=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val="pt-PT" w:eastAsia="en-GB"/>
                              </w:rPr>
                              <w:t>"http://www.w3.org/2001/XMLSchema-instance"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val="pt-PT" w:eastAsia="en-GB"/>
                              </w:rPr>
                              <w:t xml:space="preserve">            xmlns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val="pt-PT" w:eastAsia="en-GB"/>
                              </w:rPr>
                              <w:t>=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val="pt-PT" w:eastAsia="en-GB"/>
                              </w:rPr>
                              <w:t>"http://scape-project.eu/repository/agentDetails"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5844C"/>
                                <w:sz w:val="16"/>
                                <w:szCs w:val="16"/>
                                <w:lang w:val="pt-PT" w:eastAsia="en-GB"/>
                              </w:rPr>
                              <w:t xml:space="preserve">            xsi:schemaLocation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FF8040"/>
                                <w:sz w:val="16"/>
                                <w:szCs w:val="16"/>
                                <w:lang w:val="pt-PT" w:eastAsia="en-GB"/>
                              </w:rPr>
                              <w:t>=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993300"/>
                                <w:sz w:val="16"/>
                                <w:szCs w:val="16"/>
                                <w:lang w:val="pt-PT" w:eastAsia="en-GB"/>
                              </w:rPr>
                              <w:t>"http://scape-project.eu/repository/agentDetails agentDetails.xsd"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user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rol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Administrator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rol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rol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Producer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rol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languag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pt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languag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user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endpoint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ipHash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1234567890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ipHash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networkHash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193.137.23.0/24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networkHash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sessionID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session1234567890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sessionID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geoIP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countryCod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PT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countryCod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country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PORTUGAL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country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region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LISBOA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region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city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LISBON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city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zipCod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-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zipCod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latitud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38.7167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latitud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longitud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-9.13333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longitud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timeZon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+01:00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timeZon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geoIP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endpoint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userAgent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userAgentID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Mozilla/5.0 (Windows NT 6.1; WOW64) AppleWebKit/536.5 (KHTML, like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Gecko) Chrome/19.0.1084.56 Safari/536.5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userAgentID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languages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languag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pt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languag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languag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en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languag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languages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plugins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plugi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Flash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versio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11,3,300,257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versio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plugi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plugi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Java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nam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versio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6.0.310.5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versio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plugi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plugins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os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Windows 7 SP1 64 bit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os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devic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screenHeight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1920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screenHeight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screenWidth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1080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screenWidth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colorspac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t>32bit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colorspac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device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userAgent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agentDetails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  <w:t xml:space="preserve">    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agentExtension&gt;</w:t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00"/>
                                <w:sz w:val="16"/>
                                <w:szCs w:val="16"/>
                                <w:lang w:val="pt-PT" w:eastAsia="en-GB"/>
                              </w:rPr>
                              <w:br/>
                            </w:r>
                            <w:r w:rsidRPr="002D6F31">
                              <w:rPr>
                                <w:rFonts w:ascii="Courier New" w:eastAsia="Calibri" w:hAnsi="Courier New" w:cs="Courier New"/>
                                <w:color w:val="000096"/>
                                <w:sz w:val="16"/>
                                <w:szCs w:val="16"/>
                                <w:lang w:val="pt-PT" w:eastAsia="en-GB"/>
                              </w:rPr>
                              <w:t>&lt;/agent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id="Text Box 2" o:spid="_x0000_s1027" type="#_x0000_t202" style="width:416.6pt;height:670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j9yjKgIAAFgEAAAOAAAAZHJzL2Uyb0RvYy54bWysVNuO2yAQfa/Uf0C8N3bcuE2sOKtttqkq&#10;bS/Sbj8AY2yjYqADiZ1+fQecZNPbS1U/IGCGMzPnzHh9M/aKHAQ4aXRJ57OUEqG5qaVuS/rlcfdi&#10;SYnzTNdMGS1KehSO3myeP1sPthCZ6YyqBRAE0a4YbEk7722RJI53omduZqzQaGwM9MzjEdqkBjYg&#10;eq+SLE1fJYOB2oLhwjm8vZuMdBPxm0Zw/6lpnPBElRRz83GFuFZhTTZrVrTAbCf5KQ32D1n0TGoM&#10;eoG6Y56RPcjfoHrJwTjT+Bk3fWKaRnIRa8Bq5ukv1Tx0zIpYC5Lj7IUm9/9g+cfDZyCyLulLSjTr&#10;UaJHMXryxowkC+wM1hXo9GDRzY94jSrHSp29N/yrI9psO6ZbcQtghk6wGrObh5fJ1dMJxwWQavhg&#10;agzD9t5EoLGBPlCHZBBER5WOF2VCKhwv82yVLjM0cbQt83m+WuYxBivOzy04/06YnoRNSQGlj/Ds&#10;cO98SIcVZ5cQzRkl651UKh6grbYKyIFhm+zid0L/yU1pMpR0lWf5xMBfIdL4/Qmilx77Xckey7g4&#10;sSLw9lbXsRs9k2raY8pKn4gM3E0s+rEao2KR5UByZeojMgtmam8cR9x0Br5TMmBrl9R92zMQlKj3&#10;GtVZzReLMAvxsMhfB17h2lJdW5jmCFVST8m03fppfvYWZNthpHM/3KKiOxm5fsrqlD62b5TgNGph&#10;Pq7P0evph7D5AQAA//8DAFBLAwQUAAYACAAAACEAB3NTG90AAAAGAQAADwAAAGRycy9kb3ducmV2&#10;LnhtbEyPwU7DMBBE70j8g7VI3KiTBlAV4lSIqmfagoS4OfE2jhqvQ+ymKV/PlgtcRlrNaOZtsZxc&#10;J0YcQutJQTpLQCDV3rTUKHh/W98tQISoyejOEyo4Y4BleX1V6Nz4E21x3MVGcAmFXCuwMfa5lKG2&#10;6HSY+R6Jvb0fnI58Do00gz5xuevkPEkepdMt8YLVPb5YrA+7o1MQVpuvvt5vqoM15+/X1fhQf6w/&#10;lbq9mZ6fQESc4l8YLviMDiUzVf5IJohOAT8Sf5W9RZbNQVQcyu7TFGRZyP/45Q8AAAD//wMAUEsB&#10;Ai0AFAAGAAgAAAAhALaDOJL+AAAA4QEAABMAAAAAAAAAAAAAAAAAAAAAAFtDb250ZW50X1R5cGVz&#10;XS54bWxQSwECLQAUAAYACAAAACEAOP0h/9YAAACUAQAACwAAAAAAAAAAAAAAAAAvAQAAX3JlbHMv&#10;LnJlbHNQSwECLQAUAAYACAAAACEAqo/coyoCAABYBAAADgAAAAAAAAAAAAAAAAAuAgAAZHJzL2Uy&#10;b0RvYy54bWxQSwECLQAUAAYACAAAACEAB3NTG90AAAAGAQAADwAAAAAAAAAAAAAAAACEBAAAZHJz&#10;L2Rvd25yZXYueG1sUEsFBgAAAAAEAAQA8wAAAI4FAAAAAA==&#10;">
                <v:textbox style="mso-fit-shape-to-text:t">
                  <w:txbxContent>
                    <w:p w14:paraId="34868993" w14:textId="77777777" w:rsidR="003E6042" w:rsidRPr="00C876E0" w:rsidRDefault="003E6042" w:rsidP="003300F3">
                      <w:pPr>
                        <w:jc w:val="left"/>
                        <w:rPr>
                          <w:rFonts w:ascii="Courier New" w:eastAsia="Calibri" w:hAnsi="Courier New" w:cs="Courier New"/>
                          <w:sz w:val="16"/>
                          <w:szCs w:val="16"/>
                          <w:lang w:eastAsia="en-GB"/>
                        </w:rPr>
                      </w:pP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agent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val="pt-PT" w:eastAsia="en-GB"/>
                        </w:rPr>
                        <w:t xml:space="preserve"> xmlns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val="pt-PT" w:eastAsia="en-GB"/>
                        </w:rPr>
                        <w:t>=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val="pt-PT" w:eastAsia="en-GB"/>
                        </w:rPr>
                        <w:t>"info:lc/xmlns/premis-v2"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val="pt-PT" w:eastAsia="en-GB"/>
                        </w:rPr>
                        <w:t xml:space="preserve"> version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val="pt-PT" w:eastAsia="en-GB"/>
                        </w:rPr>
                        <w:t>=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val="pt-PT" w:eastAsia="en-GB"/>
                        </w:rPr>
                        <w:t>"2.2"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</w:r>
                      <w:r w:rsidRPr="002D6F31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val="pt-PT" w:eastAsia="en-GB"/>
                        </w:rPr>
                        <w:t xml:space="preserve">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99CC"/>
                          <w:sz w:val="16"/>
                          <w:szCs w:val="16"/>
                          <w:lang w:val="pt-PT" w:eastAsia="en-GB"/>
                        </w:rPr>
                        <w:t>xmlns:xsi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val="pt-PT" w:eastAsia="en-GB"/>
                        </w:rPr>
                        <w:t>=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val="pt-PT" w:eastAsia="en-GB"/>
                        </w:rPr>
                        <w:t>"http://www.w3.org/2001/XMLSchema-instance"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</w:r>
                      <w:r w:rsidRPr="002D6F31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val="pt-PT" w:eastAsia="en-GB"/>
                        </w:rPr>
                        <w:t xml:space="preserve">    xsi:schemaLocation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val="pt-PT" w:eastAsia="en-GB"/>
                        </w:rPr>
                        <w:t>=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val="pt-PT" w:eastAsia="en-GB"/>
                        </w:rPr>
                        <w:t>"info:lc/xmlns/premis-v2 http://www.loc.gov/standards/premis/v2/premis.xsd"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agentIdentifier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agentIdentifierTyp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User ID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agentIdentifierTyp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agentIdentifierValu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rcastro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agentIdentifierValu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agentIdentifier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agent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Rui Castro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agent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agentTyp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Person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agentTyp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agentExtensio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agentDetails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val="pt-PT" w:eastAsia="en-GB"/>
                        </w:rPr>
                        <w:t xml:space="preserve">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99CC"/>
                          <w:sz w:val="16"/>
                          <w:szCs w:val="16"/>
                          <w:lang w:val="pt-PT" w:eastAsia="en-GB"/>
                        </w:rPr>
                        <w:t>xmlns:xsi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val="pt-PT" w:eastAsia="en-GB"/>
                        </w:rPr>
                        <w:t>=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val="pt-PT" w:eastAsia="en-GB"/>
                        </w:rPr>
                        <w:t>"http://www.w3.org/2001/XMLSchema-instance"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</w:r>
                      <w:r w:rsidRPr="002D6F31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val="pt-PT" w:eastAsia="en-GB"/>
                        </w:rPr>
                        <w:t xml:space="preserve">            xmlns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val="pt-PT" w:eastAsia="en-GB"/>
                        </w:rPr>
                        <w:t>=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val="pt-PT" w:eastAsia="en-GB"/>
                        </w:rPr>
                        <w:t>"http://scape-project.eu/repository/agentDetails"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</w:r>
                      <w:r w:rsidRPr="002D6F31">
                        <w:rPr>
                          <w:rFonts w:ascii="Courier New" w:eastAsia="Calibri" w:hAnsi="Courier New" w:cs="Courier New"/>
                          <w:color w:val="F5844C"/>
                          <w:sz w:val="16"/>
                          <w:szCs w:val="16"/>
                          <w:lang w:val="pt-PT" w:eastAsia="en-GB"/>
                        </w:rPr>
                        <w:t xml:space="preserve">            xsi:schemaLocation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FF8040"/>
                          <w:sz w:val="16"/>
                          <w:szCs w:val="16"/>
                          <w:lang w:val="pt-PT" w:eastAsia="en-GB"/>
                        </w:rPr>
                        <w:t>=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993300"/>
                          <w:sz w:val="16"/>
                          <w:szCs w:val="16"/>
                          <w:lang w:val="pt-PT" w:eastAsia="en-GB"/>
                        </w:rPr>
                        <w:t>"http://scape-project.eu/repository/agentDetails agentDetails.xsd"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user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rol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Administrator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rol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rol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Producer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rol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languag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pt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languag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user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endpoint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ipHash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1234567890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ipHash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networkHash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193.137.23.0/24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networkHash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sessionID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session1234567890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sessionID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geoIP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countryCod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PT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countryCod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country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PORTUGAL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country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region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LISBOA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region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city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LISBON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city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zipCod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-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zipCod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latitud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38.7167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latitud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longitud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-9.13333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longitud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timeZon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+01:00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timeZon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geoIP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endpoint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userAgent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userAgentID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Mozilla/5.0 (Windows NT 6.1; WOW64) AppleWebKit/536.5 (KHTML, like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Gecko) Chrome/19.0.1084.56 Safari/536.5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userAgentID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languages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languag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pt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languag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languag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en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languag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languages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plugins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plugi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Flash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versio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11,3,300,257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versio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plugi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plugi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Java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nam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versio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6.0.310.5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versio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plugi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plugins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os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Windows 7 SP1 64 bit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os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devic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screenHeight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1920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screenHeight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screenWidth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1080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screenWidth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colorspac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t>32bit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colorspac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device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userAgent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agentDetails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  <w:t xml:space="preserve">    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agentExtension&gt;</w:t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00"/>
                          <w:sz w:val="16"/>
                          <w:szCs w:val="16"/>
                          <w:lang w:val="pt-PT" w:eastAsia="en-GB"/>
                        </w:rPr>
                        <w:br/>
                      </w:r>
                      <w:r w:rsidRPr="002D6F31">
                        <w:rPr>
                          <w:rFonts w:ascii="Courier New" w:eastAsia="Calibri" w:hAnsi="Courier New" w:cs="Courier New"/>
                          <w:color w:val="000096"/>
                          <w:sz w:val="16"/>
                          <w:szCs w:val="16"/>
                          <w:lang w:val="pt-PT" w:eastAsia="en-GB"/>
                        </w:rPr>
                        <w:t>&lt;/agent&gt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3B984032" w14:textId="77777777" w:rsidR="00F2329C" w:rsidRDefault="00F2329C" w:rsidP="00374978"/>
    <w:p w14:paraId="38C00F91" w14:textId="77777777" w:rsidR="00687C21" w:rsidRDefault="00687C21" w:rsidP="00687C21">
      <w:pPr>
        <w:pStyle w:val="Heading1"/>
      </w:pPr>
      <w:bookmarkStart w:id="21" w:name="_Ref329015778"/>
      <w:bookmarkStart w:id="22" w:name="_Toc211489870"/>
      <w:r>
        <w:t>API</w:t>
      </w:r>
      <w:bookmarkEnd w:id="17"/>
      <w:bookmarkEnd w:id="21"/>
      <w:bookmarkEnd w:id="22"/>
    </w:p>
    <w:p w14:paraId="3B21FAA1" w14:textId="77777777" w:rsidR="00E8336C" w:rsidRDefault="004919E6" w:rsidP="00687C21">
      <w:r>
        <w:t xml:space="preserve">The methods </w:t>
      </w:r>
      <w:r w:rsidR="00EC48E5">
        <w:t xml:space="preserve">used </w:t>
      </w:r>
      <w:r>
        <w:t xml:space="preserve">to expose events must allow a client to retrieve the list of all the events a repository is able to report, to retrieve a single event, to retrieve all events of a specified type and to retrieve all events </w:t>
      </w:r>
      <w:r w:rsidR="00181841">
        <w:t xml:space="preserve">that have occurred on </w:t>
      </w:r>
      <w:r>
        <w:t>a specified time interval. There's already a popular protocol in the archives community that provides all theses functionalities, OAI-PMH</w:t>
      </w:r>
      <w:r>
        <w:rPr>
          <w:rStyle w:val="FootnoteReference"/>
        </w:rPr>
        <w:footnoteReference w:id="10"/>
      </w:r>
      <w:r>
        <w:t>.</w:t>
      </w:r>
      <w:r w:rsidR="00E8336C">
        <w:t xml:space="preserve"> </w:t>
      </w:r>
    </w:p>
    <w:p w14:paraId="2198C656" w14:textId="77777777" w:rsidR="00077B8B" w:rsidRDefault="00E8336C" w:rsidP="00687C21">
      <w:r>
        <w:t xml:space="preserve">OAI-PMH protocol was created to allow repositories to expose their metadata to other parties. It establishes the protocol between two entities, the </w:t>
      </w:r>
      <w:r w:rsidRPr="008E4290">
        <w:t>Repository</w:t>
      </w:r>
      <w:r>
        <w:rPr>
          <w:rStyle w:val="FootnoteReference"/>
          <w:b/>
        </w:rPr>
        <w:footnoteReference w:id="11"/>
      </w:r>
      <w:r>
        <w:t xml:space="preserve"> and the </w:t>
      </w:r>
      <w:r w:rsidRPr="008E4290">
        <w:t>Harvester</w:t>
      </w:r>
      <w:r>
        <w:rPr>
          <w:rStyle w:val="FootnoteReference"/>
          <w:b/>
        </w:rPr>
        <w:footnoteReference w:id="12"/>
      </w:r>
      <w:r>
        <w:t xml:space="preserve">. </w:t>
      </w:r>
    </w:p>
    <w:p w14:paraId="7CFD8E88" w14:textId="77777777" w:rsidR="00870508" w:rsidRDefault="00E8336C" w:rsidP="00687C21">
      <w:r>
        <w:t xml:space="preserve">The </w:t>
      </w:r>
      <w:r w:rsidRPr="00E8336C">
        <w:t>Repository</w:t>
      </w:r>
      <w:r>
        <w:t xml:space="preserve"> is the holder of </w:t>
      </w:r>
      <w:r w:rsidRPr="004F6935">
        <w:t>Items</w:t>
      </w:r>
      <w:r>
        <w:rPr>
          <w:rStyle w:val="FootnoteReference"/>
        </w:rPr>
        <w:footnoteReference w:id="13"/>
      </w:r>
      <w:r>
        <w:t xml:space="preserve"> </w:t>
      </w:r>
      <w:r w:rsidR="000421BB">
        <w:t>identified</w:t>
      </w:r>
      <w:r>
        <w:t xml:space="preserve"> by a </w:t>
      </w:r>
      <w:r w:rsidRPr="004F6935">
        <w:t>Unique Identifier</w:t>
      </w:r>
      <w:r>
        <w:rPr>
          <w:rStyle w:val="FootnoteReference"/>
        </w:rPr>
        <w:footnoteReference w:id="14"/>
      </w:r>
      <w:r>
        <w:t xml:space="preserve"> and each Item may have m</w:t>
      </w:r>
      <w:r w:rsidR="001A4F40">
        <w:t>ore than</w:t>
      </w:r>
      <w:r>
        <w:t xml:space="preserve"> one metadata </w:t>
      </w:r>
      <w:r w:rsidRPr="004F6935">
        <w:t>Record</w:t>
      </w:r>
      <w:r>
        <w:rPr>
          <w:rStyle w:val="FootnoteReference"/>
        </w:rPr>
        <w:footnoteReference w:id="15"/>
      </w:r>
      <w:r>
        <w:t xml:space="preserve"> associated with it.</w:t>
      </w:r>
      <w:r w:rsidR="00165900">
        <w:t xml:space="preserve"> </w:t>
      </w:r>
      <w:r w:rsidR="00A3665B">
        <w:t xml:space="preserve">Each Record in a Repository may be associated with several </w:t>
      </w:r>
      <w:r w:rsidR="00A3665B" w:rsidRPr="004F6935">
        <w:t>Sets</w:t>
      </w:r>
      <w:r w:rsidR="00DC6FC3">
        <w:rPr>
          <w:rStyle w:val="FootnoteReference"/>
        </w:rPr>
        <w:footnoteReference w:id="16"/>
      </w:r>
      <w:r w:rsidR="00A3665B">
        <w:t>.</w:t>
      </w:r>
    </w:p>
    <w:p w14:paraId="2651E793" w14:textId="77777777" w:rsidR="00293BCA" w:rsidRDefault="00077B8B" w:rsidP="00687C21">
      <w:r>
        <w:t>"The Harvester is a client application that issues OAI-PMH requests"</w:t>
      </w:r>
      <w:r w:rsidR="00B84F8A">
        <w:rPr>
          <w:rStyle w:val="FootnoteReference"/>
        </w:rPr>
        <w:footnoteReference w:id="17"/>
      </w:r>
      <w:r>
        <w:t xml:space="preserve">. In SCAPE's context the Harvester will be Watch's repository source </w:t>
      </w:r>
      <w:r w:rsidR="00481391">
        <w:t>adaptor</w:t>
      </w:r>
      <w:r>
        <w:t>.</w:t>
      </w:r>
    </w:p>
    <w:p w14:paraId="2F2DC919" w14:textId="77777777" w:rsidR="00A851A9" w:rsidRDefault="00BB3A27" w:rsidP="00C062ED">
      <w:pPr>
        <w:pStyle w:val="Heading2"/>
      </w:pPr>
      <w:bookmarkStart w:id="23" w:name="_Toc211489871"/>
      <w:r>
        <w:t>OAI-PMH restrictions</w:t>
      </w:r>
      <w:bookmarkEnd w:id="23"/>
    </w:p>
    <w:p w14:paraId="0A887DA1" w14:textId="712F5401" w:rsidR="00525838" w:rsidRDefault="00BB3A27" w:rsidP="00687C21">
      <w:r>
        <w:t xml:space="preserve">OAI-PMH is basically a protocol that allows a Harvester to </w:t>
      </w:r>
      <w:r w:rsidR="00361F6A">
        <w:t>retrieve</w:t>
      </w:r>
      <w:r w:rsidR="00CB0712">
        <w:t xml:space="preserve"> </w:t>
      </w:r>
      <w:r>
        <w:t xml:space="preserve">metadata Records from a Provider. In Report API </w:t>
      </w:r>
      <w:r w:rsidR="00633822">
        <w:t>context</w:t>
      </w:r>
      <w:r>
        <w:t xml:space="preserve"> a Record is an event and a Set is an event type. </w:t>
      </w:r>
      <w:r w:rsidR="00E451EF">
        <w:t>This allows the Harvesters to retrieve only a specific type of events using the selective harvesting feature</w:t>
      </w:r>
      <w:r w:rsidR="00E451EF">
        <w:rPr>
          <w:rStyle w:val="FootnoteReference"/>
        </w:rPr>
        <w:footnoteReference w:id="18"/>
      </w:r>
      <w:r w:rsidR="00E451EF">
        <w:t xml:space="preserve"> that allows the specification of </w:t>
      </w:r>
      <w:r w:rsidR="00261D6E">
        <w:t>parameter</w:t>
      </w:r>
      <w:r w:rsidR="00E451EF">
        <w:t xml:space="preserve"> </w:t>
      </w:r>
      <w:r w:rsidR="002D6F31" w:rsidRPr="002D6F31">
        <w:rPr>
          <w:rFonts w:ascii="Courier New" w:hAnsi="Courier New" w:cs="Courier New"/>
        </w:rPr>
        <w:t>set</w:t>
      </w:r>
      <w:r w:rsidR="00E451EF">
        <w:t xml:space="preserve"> in </w:t>
      </w:r>
      <w:r w:rsidR="002D6F31">
        <w:fldChar w:fldCharType="begin"/>
      </w:r>
      <w:r w:rsidR="00DF492F">
        <w:instrText xml:space="preserve"> REF _Ref335216719 \h </w:instrText>
      </w:r>
      <w:r w:rsidR="002D6F31">
        <w:fldChar w:fldCharType="separate"/>
      </w:r>
      <w:r w:rsidR="007922D6">
        <w:t>ListRecords</w:t>
      </w:r>
      <w:r w:rsidR="002D6F31">
        <w:fldChar w:fldCharType="end"/>
      </w:r>
      <w:r w:rsidR="00E451EF">
        <w:t xml:space="preserve"> and </w:t>
      </w:r>
      <w:r w:rsidR="002D6F31">
        <w:fldChar w:fldCharType="begin"/>
      </w:r>
      <w:r w:rsidR="00DF492F">
        <w:instrText xml:space="preserve"> REF _Ref335223222 \h </w:instrText>
      </w:r>
      <w:r w:rsidR="002D6F31">
        <w:fldChar w:fldCharType="separate"/>
      </w:r>
      <w:r w:rsidR="007922D6">
        <w:t>ListIdentifiers</w:t>
      </w:r>
      <w:r w:rsidR="002D6F31">
        <w:fldChar w:fldCharType="end"/>
      </w:r>
      <w:r w:rsidR="00E451EF">
        <w:t xml:space="preserve"> methods.</w:t>
      </w:r>
      <w:r w:rsidR="00E30C9D">
        <w:t xml:space="preserve"> </w:t>
      </w:r>
      <w:r>
        <w:t xml:space="preserve">Since an event can only have one type, a Record (Event) can only belong to one Set (Event type). This is a restriction that doesn't exist in OAI-PMH specification, but </w:t>
      </w:r>
      <w:r w:rsidR="00AD34A4">
        <w:t>must</w:t>
      </w:r>
      <w:r>
        <w:t xml:space="preserve"> be guaranteed by Report API implementers.</w:t>
      </w:r>
    </w:p>
    <w:p w14:paraId="31485026" w14:textId="77777777" w:rsidR="000E0611" w:rsidRDefault="006804DB" w:rsidP="000E0611">
      <w:pPr>
        <w:pStyle w:val="Heading2"/>
      </w:pPr>
      <w:bookmarkStart w:id="24" w:name="_Ref333501403"/>
      <w:bookmarkStart w:id="25" w:name="_Toc211489872"/>
      <w:r>
        <w:lastRenderedPageBreak/>
        <w:t>Metadata formats</w:t>
      </w:r>
      <w:bookmarkEnd w:id="24"/>
      <w:bookmarkEnd w:id="25"/>
    </w:p>
    <w:p w14:paraId="3E37804C" w14:textId="77777777" w:rsidR="00387F83" w:rsidRDefault="005149CF" w:rsidP="00687C21">
      <w:r>
        <w:t>"</w:t>
      </w:r>
      <w:r w:rsidR="000E0611" w:rsidRPr="000E0611">
        <w:t>OAI-PMH supports the dissemination of records in multiple metadata formats from a repository</w:t>
      </w:r>
      <w:r>
        <w:t>"</w:t>
      </w:r>
      <w:r>
        <w:rPr>
          <w:rStyle w:val="FootnoteReference"/>
        </w:rPr>
        <w:footnoteReference w:id="19"/>
      </w:r>
      <w:r>
        <w:t xml:space="preserve">. Using this feature, Report API can provide </w:t>
      </w:r>
      <w:r w:rsidR="00665F01">
        <w:t xml:space="preserve">information about events with different levels of detail. </w:t>
      </w:r>
      <w:r w:rsidR="00BD3FD4">
        <w:t xml:space="preserve">To circumvent the problem of an event having too much associated information, thus making the retrieval process slow and </w:t>
      </w:r>
      <w:r w:rsidR="00AD4294">
        <w:t>inefficient</w:t>
      </w:r>
      <w:r w:rsidR="00BD3FD4">
        <w:t xml:space="preserve">, the Report API will establish </w:t>
      </w:r>
      <w:r w:rsidR="00387F83">
        <w:t>two</w:t>
      </w:r>
      <w:r w:rsidR="00BD3FD4">
        <w:t xml:space="preserve"> metadata format</w:t>
      </w:r>
      <w:r w:rsidR="00387F83">
        <w:t>s</w:t>
      </w:r>
      <w:r w:rsidR="00BD3FD4">
        <w:t xml:space="preserve">; one consisting of minimal information, just the PREMIS event with the attributes presented in </w:t>
      </w:r>
      <w:r w:rsidR="002D6F31">
        <w:fldChar w:fldCharType="begin"/>
      </w:r>
      <w:r w:rsidR="00BD3FD4">
        <w:instrText xml:space="preserve"> REF _Ref327797362 \h </w:instrText>
      </w:r>
      <w:r w:rsidR="002D6F31">
        <w:fldChar w:fldCharType="separate"/>
      </w:r>
      <w:r w:rsidR="007922D6">
        <w:t xml:space="preserve">Table </w:t>
      </w:r>
      <w:r w:rsidR="007922D6">
        <w:rPr>
          <w:noProof/>
        </w:rPr>
        <w:t>1</w:t>
      </w:r>
      <w:r w:rsidR="002D6F31">
        <w:fldChar w:fldCharType="end"/>
      </w:r>
      <w:r w:rsidR="00732D83">
        <w:t xml:space="preserve"> and the agent information</w:t>
      </w:r>
      <w:r w:rsidR="00BD3FD4">
        <w:t xml:space="preserve">; and another consisting of the PREMIS event together with all the information associated with it. </w:t>
      </w:r>
    </w:p>
    <w:p w14:paraId="7241A9D0" w14:textId="77777777" w:rsidR="00DF492F" w:rsidRDefault="00DF492F" w:rsidP="00687C21">
      <w:r>
        <w:t>OAI-PMH specification also states that for reasons of interoperability, repositories must disseminate Dublin Core</w:t>
      </w:r>
      <w:r>
        <w:rPr>
          <w:rStyle w:val="FootnoteReference"/>
        </w:rPr>
        <w:footnoteReference w:id="20"/>
      </w:r>
      <w:r>
        <w:t>. To comply with the standard, Report API providers must disseminate events in Dublin Core metadata format.</w:t>
      </w:r>
    </w:p>
    <w:p w14:paraId="5C1C9855" w14:textId="77777777" w:rsidR="00387F83" w:rsidRDefault="00BD3FD4" w:rsidP="00687C21">
      <w:r>
        <w:t xml:space="preserve">To </w:t>
      </w:r>
      <w:r w:rsidR="00AD4294">
        <w:t>accomplish</w:t>
      </w:r>
      <w:r>
        <w:t xml:space="preserve"> this </w:t>
      </w:r>
      <w:r w:rsidR="00387F83">
        <w:t>implementers must guarantee the following:</w:t>
      </w:r>
    </w:p>
    <w:p w14:paraId="500CD3D0" w14:textId="77777777" w:rsidR="000E0611" w:rsidRPr="000E0611" w:rsidRDefault="00387F83" w:rsidP="000E0611">
      <w:pPr>
        <w:pStyle w:val="ListParagraph"/>
        <w:numPr>
          <w:ilvl w:val="0"/>
          <w:numId w:val="12"/>
        </w:numPr>
        <w:rPr>
          <w:rFonts w:eastAsia="Calibri"/>
        </w:rPr>
      </w:pPr>
      <w:r>
        <w:t>T</w:t>
      </w:r>
      <w:r w:rsidR="00BD3FD4">
        <w:t xml:space="preserve">he method </w:t>
      </w:r>
      <w:r w:rsidR="002D6F31">
        <w:fldChar w:fldCharType="begin"/>
      </w:r>
      <w:r w:rsidR="009E494F">
        <w:instrText xml:space="preserve"> REF _Ref335216075 \h </w:instrText>
      </w:r>
      <w:r w:rsidR="002D6F31">
        <w:fldChar w:fldCharType="separate"/>
      </w:r>
      <w:r w:rsidR="007922D6">
        <w:t>ListMetadataFormats</w:t>
      </w:r>
      <w:r w:rsidR="002D6F31">
        <w:fldChar w:fldCharType="end"/>
      </w:r>
      <w:r w:rsidR="00BD3FD4">
        <w:t xml:space="preserve">, must return at least </w:t>
      </w:r>
      <w:r w:rsidR="009E494F">
        <w:t xml:space="preserve">tree </w:t>
      </w:r>
      <w:r w:rsidR="000E0611" w:rsidRPr="000E0611">
        <w:rPr>
          <w:rFonts w:ascii="Courier New" w:hAnsi="Courier New" w:cs="Courier New"/>
        </w:rPr>
        <w:t>&lt;metadataFormat&gt;</w:t>
      </w:r>
      <w:r w:rsidR="00BD3FD4">
        <w:t xml:space="preserve"> elements</w:t>
      </w:r>
      <w:r w:rsidR="009E494F">
        <w:t xml:space="preserve"> </w:t>
      </w:r>
      <w:r w:rsidR="00333627">
        <w:t xml:space="preserve">for </w:t>
      </w:r>
      <w:r w:rsidR="009E494F">
        <w:t xml:space="preserve">the following metadata prefixes: </w:t>
      </w:r>
      <w:r w:rsidR="002D6F31" w:rsidRPr="002D6F31">
        <w:rPr>
          <w:rFonts w:ascii="Courier New" w:hAnsi="Courier New" w:cs="Courier New"/>
          <w:b/>
        </w:rPr>
        <w:t>oai_dc</w:t>
      </w:r>
      <w:r w:rsidR="009E494F">
        <w:rPr>
          <w:rStyle w:val="FootnoteReference"/>
          <w:rFonts w:ascii="Courier New" w:hAnsi="Courier New" w:cs="Courier New"/>
          <w:b/>
        </w:rPr>
        <w:footnoteReference w:id="21"/>
      </w:r>
      <w:r w:rsidR="009E494F">
        <w:rPr>
          <w:rFonts w:ascii="Courier New" w:hAnsi="Courier New" w:cs="Courier New"/>
          <w:b/>
        </w:rPr>
        <w:t xml:space="preserve">, </w:t>
      </w:r>
      <w:r w:rsidR="009E494F" w:rsidRPr="009E494F">
        <w:rPr>
          <w:rFonts w:ascii="Courier New" w:hAnsi="Courier New" w:cs="Courier New"/>
          <w:b/>
        </w:rPr>
        <w:t>premis-event-v2</w:t>
      </w:r>
      <w:r w:rsidR="009E494F">
        <w:rPr>
          <w:rStyle w:val="FootnoteReference"/>
          <w:rFonts w:ascii="Courier New" w:hAnsi="Courier New" w:cs="Courier New"/>
          <w:b/>
        </w:rPr>
        <w:footnoteReference w:id="22"/>
      </w:r>
      <w:r w:rsidR="002D6F31" w:rsidRPr="002D6F31">
        <w:t xml:space="preserve"> and</w:t>
      </w:r>
      <w:r w:rsidR="001746C9">
        <w:t xml:space="preserve"> </w:t>
      </w:r>
      <w:r w:rsidR="009E494F" w:rsidRPr="009E494F">
        <w:rPr>
          <w:rFonts w:ascii="Courier New" w:hAnsi="Courier New" w:cs="Courier New"/>
          <w:b/>
        </w:rPr>
        <w:t>premis-full-v2</w:t>
      </w:r>
      <w:r w:rsidR="009E494F">
        <w:rPr>
          <w:rStyle w:val="FootnoteReference"/>
          <w:rFonts w:ascii="Courier New" w:hAnsi="Courier New" w:cs="Courier New"/>
          <w:b/>
        </w:rPr>
        <w:footnoteReference w:id="23"/>
      </w:r>
      <w:r w:rsidR="002D6F31" w:rsidRPr="002D6F31">
        <w:t>.</w:t>
      </w:r>
      <w:r w:rsidR="009E494F">
        <w:t xml:space="preserve"> </w:t>
      </w:r>
      <w:r w:rsidR="008D420D">
        <w:rPr>
          <w:rFonts w:eastAsia="Calibri"/>
        </w:rPr>
        <w:t xml:space="preserve">A sample of a response to </w:t>
      </w:r>
      <w:r w:rsidR="003E6634">
        <w:t xml:space="preserve">ListMetadataFormats methods is presented in appendix </w:t>
      </w:r>
      <w:r w:rsidR="002D6F31">
        <w:fldChar w:fldCharType="begin"/>
      </w:r>
      <w:r w:rsidR="003E6634">
        <w:instrText xml:space="preserve"> REF _Ref329014130 \r \h </w:instrText>
      </w:r>
      <w:r w:rsidR="002D6F31">
        <w:fldChar w:fldCharType="separate"/>
      </w:r>
      <w:r w:rsidR="007922D6">
        <w:t>4.2</w:t>
      </w:r>
      <w:r w:rsidR="002D6F31">
        <w:fldChar w:fldCharType="end"/>
      </w:r>
      <w:r w:rsidR="003E6634">
        <w:t>.</w:t>
      </w:r>
    </w:p>
    <w:p w14:paraId="1726B1B9" w14:textId="77777777" w:rsidR="00E538BE" w:rsidRDefault="00DF492F">
      <w:pPr>
        <w:pStyle w:val="ListParagraph"/>
        <w:numPr>
          <w:ilvl w:val="0"/>
          <w:numId w:val="12"/>
        </w:numPr>
        <w:rPr>
          <w:rFonts w:eastAsia="Calibri"/>
        </w:rPr>
      </w:pPr>
      <w:r>
        <w:rPr>
          <w:rFonts w:eastAsia="Calibri"/>
        </w:rPr>
        <w:t xml:space="preserve">Methods </w:t>
      </w:r>
      <w:r w:rsidR="002D6F31">
        <w:rPr>
          <w:b/>
        </w:rPr>
        <w:fldChar w:fldCharType="begin"/>
      </w:r>
      <w:r>
        <w:rPr>
          <w:rFonts w:eastAsia="Calibri"/>
        </w:rPr>
        <w:instrText xml:space="preserve"> REF _Ref335216712 \h </w:instrText>
      </w:r>
      <w:r w:rsidR="002D6F31">
        <w:rPr>
          <w:b/>
        </w:rPr>
      </w:r>
      <w:r w:rsidR="002D6F31">
        <w:rPr>
          <w:b/>
        </w:rPr>
        <w:fldChar w:fldCharType="separate"/>
      </w:r>
      <w:r w:rsidR="007922D6">
        <w:t>GetRecord</w:t>
      </w:r>
      <w:r w:rsidR="002D6F31">
        <w:rPr>
          <w:b/>
        </w:rPr>
        <w:fldChar w:fldCharType="end"/>
      </w:r>
      <w:r w:rsidRPr="000E0611">
        <w:t xml:space="preserve"> and</w:t>
      </w:r>
      <w:r>
        <w:rPr>
          <w:b/>
        </w:rPr>
        <w:t xml:space="preserve"> </w:t>
      </w:r>
      <w:r w:rsidR="002D6F31">
        <w:rPr>
          <w:b/>
        </w:rPr>
        <w:fldChar w:fldCharType="begin"/>
      </w:r>
      <w:r>
        <w:rPr>
          <w:b/>
        </w:rPr>
        <w:instrText xml:space="preserve"> REF _Ref335216719 \h </w:instrText>
      </w:r>
      <w:r w:rsidR="002D6F31">
        <w:rPr>
          <w:b/>
        </w:rPr>
      </w:r>
      <w:r w:rsidR="002D6F31">
        <w:rPr>
          <w:b/>
        </w:rPr>
        <w:fldChar w:fldCharType="separate"/>
      </w:r>
      <w:r w:rsidR="007922D6">
        <w:t>ListRecords</w:t>
      </w:r>
      <w:r w:rsidR="002D6F31">
        <w:rPr>
          <w:b/>
        </w:rPr>
        <w:fldChar w:fldCharType="end"/>
      </w:r>
      <w:r w:rsidRPr="000E0611">
        <w:t xml:space="preserve"> </w:t>
      </w:r>
      <w:r>
        <w:t xml:space="preserve">when provided with parameter </w:t>
      </w:r>
      <w:r w:rsidR="002D6F31" w:rsidRPr="002D6F31">
        <w:rPr>
          <w:rFonts w:ascii="Courier New" w:hAnsi="Courier New" w:cs="Courier New"/>
        </w:rPr>
        <w:t>metadataPrefix</w:t>
      </w:r>
      <w:r>
        <w:t xml:space="preserve"> </w:t>
      </w:r>
      <w:r w:rsidR="002D6F31" w:rsidRPr="002D6F31">
        <w:rPr>
          <w:rFonts w:ascii="Courier New" w:hAnsi="Courier New" w:cs="Courier New"/>
          <w:b/>
        </w:rPr>
        <w:t>oai_dc</w:t>
      </w:r>
      <w:r>
        <w:t xml:space="preserve"> </w:t>
      </w:r>
      <w:r w:rsidRPr="000E0611">
        <w:t>must</w:t>
      </w:r>
      <w:r>
        <w:t xml:space="preserve"> return Dublin Core metadata with, at least, the following elements </w:t>
      </w:r>
      <w:r w:rsidRPr="00CE4D5A">
        <w:rPr>
          <w:rFonts w:ascii="Courier New" w:hAnsi="Courier New" w:cs="Courier New"/>
        </w:rPr>
        <w:t>&lt;identifier&gt;</w:t>
      </w:r>
      <w:r>
        <w:t xml:space="preserve">, </w:t>
      </w:r>
      <w:r w:rsidRPr="00CE4D5A">
        <w:rPr>
          <w:rFonts w:ascii="Courier New" w:hAnsi="Courier New" w:cs="Courier New"/>
        </w:rPr>
        <w:t>&lt;type&gt;</w:t>
      </w:r>
      <w:r>
        <w:t xml:space="preserve"> and </w:t>
      </w:r>
      <w:r w:rsidRPr="00CE4D5A">
        <w:rPr>
          <w:rFonts w:ascii="Courier New" w:hAnsi="Courier New" w:cs="Courier New"/>
        </w:rPr>
        <w:t>&lt;date&gt;</w:t>
      </w:r>
      <w:r>
        <w:rPr>
          <w:rFonts w:ascii="Courier New" w:hAnsi="Courier New" w:cs="Courier New"/>
        </w:rPr>
        <w:t>.</w:t>
      </w:r>
      <w:r>
        <w:rPr>
          <w:rFonts w:eastAsia="Calibri"/>
        </w:rPr>
        <w:t xml:space="preserve"> </w:t>
      </w:r>
      <w:r w:rsidR="001746C9">
        <w:rPr>
          <w:rFonts w:eastAsia="Calibri"/>
        </w:rPr>
        <w:t>W</w:t>
      </w:r>
      <w:r>
        <w:t xml:space="preserve">hen provided with parameter </w:t>
      </w:r>
      <w:r w:rsidR="001746C9">
        <w:rPr>
          <w:rFonts w:ascii="Courier New" w:hAnsi="Courier New" w:cs="Courier New"/>
        </w:rPr>
        <w:t>metadataPrefix</w:t>
      </w:r>
      <w:r>
        <w:t xml:space="preserve"> </w:t>
      </w:r>
      <w:r w:rsidR="002D6F31" w:rsidRPr="002D6F31">
        <w:rPr>
          <w:rFonts w:ascii="Courier New" w:hAnsi="Courier New" w:cs="Courier New"/>
          <w:b/>
        </w:rPr>
        <w:t>premis-event-v2</w:t>
      </w:r>
      <w:r w:rsidR="001746C9">
        <w:rPr>
          <w:b/>
        </w:rPr>
        <w:t xml:space="preserve"> </w:t>
      </w:r>
      <w:r w:rsidR="000E0611" w:rsidRPr="000E0611">
        <w:t>must</w:t>
      </w:r>
      <w:r w:rsidR="00387F83">
        <w:t xml:space="preserve"> return </w:t>
      </w:r>
      <w:r>
        <w:t xml:space="preserve">a </w:t>
      </w:r>
      <w:r w:rsidR="00387F83">
        <w:t xml:space="preserve">PREMIS event inside de </w:t>
      </w:r>
      <w:r w:rsidR="001746C9">
        <w:rPr>
          <w:rFonts w:ascii="Courier New" w:hAnsi="Courier New" w:cs="Courier New"/>
        </w:rPr>
        <w:t>&lt;metadata&gt;</w:t>
      </w:r>
      <w:r w:rsidR="00387F83">
        <w:t xml:space="preserve"> element </w:t>
      </w:r>
      <w:r w:rsidR="00732D83">
        <w:t xml:space="preserve">together with the PREMIS agent inside an </w:t>
      </w:r>
      <w:r w:rsidR="001746C9">
        <w:rPr>
          <w:rFonts w:ascii="Courier New" w:hAnsi="Courier New" w:cs="Courier New"/>
        </w:rPr>
        <w:t>&lt;about&gt;</w:t>
      </w:r>
      <w:r w:rsidR="00732D83">
        <w:t xml:space="preserve"> element</w:t>
      </w:r>
      <w:r>
        <w:t>.</w:t>
      </w:r>
      <w:r w:rsidR="00732D83">
        <w:t xml:space="preserve"> </w:t>
      </w:r>
      <w:r>
        <w:t>W</w:t>
      </w:r>
      <w:r w:rsidR="00387F83">
        <w:t xml:space="preserve">hen the parameter </w:t>
      </w:r>
      <w:r w:rsidR="001746C9">
        <w:rPr>
          <w:rFonts w:ascii="Courier New" w:hAnsi="Courier New" w:cs="Courier New"/>
        </w:rPr>
        <w:t>metadataPrefix</w:t>
      </w:r>
      <w:r w:rsidR="00387F83">
        <w:t xml:space="preserve"> is </w:t>
      </w:r>
      <w:r w:rsidR="002D6F31" w:rsidRPr="002D6F31">
        <w:rPr>
          <w:rFonts w:ascii="Courier New" w:hAnsi="Courier New" w:cs="Courier New"/>
          <w:b/>
        </w:rPr>
        <w:t>premis-full-v2</w:t>
      </w:r>
      <w:r w:rsidR="000E0611" w:rsidRPr="000E0611">
        <w:t>,</w:t>
      </w:r>
      <w:r w:rsidR="00387F83">
        <w:t xml:space="preserve"> besides returning a PREMIS event</w:t>
      </w:r>
      <w:r w:rsidR="00732D83">
        <w:t xml:space="preserve"> and agent</w:t>
      </w:r>
      <w:r w:rsidR="00387F83">
        <w:t xml:space="preserve">, </w:t>
      </w:r>
      <w:r w:rsidR="00B03ABA">
        <w:t xml:space="preserve">can also return PREMIS objects for representations, files or bitstreams inside repeatable </w:t>
      </w:r>
      <w:r w:rsidR="001746C9">
        <w:rPr>
          <w:rFonts w:ascii="Courier New" w:hAnsi="Courier New" w:cs="Courier New"/>
        </w:rPr>
        <w:t>&lt;about&gt;</w:t>
      </w:r>
      <w:r w:rsidR="00B03ABA">
        <w:t xml:space="preserve"> elements after the </w:t>
      </w:r>
      <w:r w:rsidR="001746C9">
        <w:rPr>
          <w:rFonts w:ascii="Courier New" w:hAnsi="Courier New" w:cs="Courier New"/>
        </w:rPr>
        <w:t>&lt;about&gt;</w:t>
      </w:r>
      <w:r w:rsidR="000E0611" w:rsidRPr="000E0611">
        <w:t xml:space="preserve"> element</w:t>
      </w:r>
      <w:r w:rsidR="00732D83">
        <w:t xml:space="preserve"> with the PREMIS agent</w:t>
      </w:r>
      <w:r w:rsidR="000E0611" w:rsidRPr="000E0611">
        <w:t>.</w:t>
      </w:r>
      <w:r w:rsidR="00437234">
        <w:t xml:space="preserve"> Appendices</w:t>
      </w:r>
      <w:r w:rsidR="0031670F">
        <w:t xml:space="preserve"> </w:t>
      </w:r>
      <w:r w:rsidR="002D6F31">
        <w:fldChar w:fldCharType="begin"/>
      </w:r>
      <w:r w:rsidR="0031670F">
        <w:instrText xml:space="preserve"> REF _Ref333499159 \r \h </w:instrText>
      </w:r>
      <w:r w:rsidR="002D6F31">
        <w:fldChar w:fldCharType="separate"/>
      </w:r>
      <w:r w:rsidR="007922D6">
        <w:t>4.5</w:t>
      </w:r>
      <w:r w:rsidR="002D6F31">
        <w:fldChar w:fldCharType="end"/>
      </w:r>
      <w:r w:rsidR="00333627">
        <w:t>,</w:t>
      </w:r>
      <w:r w:rsidR="0031670F">
        <w:t xml:space="preserve"> </w:t>
      </w:r>
      <w:r w:rsidR="002D6F31">
        <w:fldChar w:fldCharType="begin"/>
      </w:r>
      <w:r w:rsidR="0031670F">
        <w:instrText xml:space="preserve"> REF _Ref333499167 \r \h </w:instrText>
      </w:r>
      <w:r w:rsidR="002D6F31">
        <w:fldChar w:fldCharType="separate"/>
      </w:r>
      <w:r w:rsidR="007922D6">
        <w:t>4.7</w:t>
      </w:r>
      <w:r w:rsidR="002D6F31">
        <w:fldChar w:fldCharType="end"/>
      </w:r>
      <w:r w:rsidR="00333627">
        <w:t xml:space="preserve"> and </w:t>
      </w:r>
      <w:r w:rsidR="002D6F31">
        <w:fldChar w:fldCharType="begin"/>
      </w:r>
      <w:r w:rsidR="00333627">
        <w:instrText xml:space="preserve"> REF _Ref333499167 \r \h </w:instrText>
      </w:r>
      <w:r w:rsidR="002D6F31">
        <w:fldChar w:fldCharType="separate"/>
      </w:r>
      <w:r w:rsidR="007922D6">
        <w:t>4.7</w:t>
      </w:r>
      <w:r w:rsidR="002D6F31">
        <w:fldChar w:fldCharType="end"/>
      </w:r>
      <w:r w:rsidR="00437234">
        <w:t xml:space="preserve"> contain samples of responses to </w:t>
      </w:r>
      <w:r w:rsidR="002D6F31" w:rsidRPr="00DF492F">
        <w:rPr>
          <w:b/>
        </w:rPr>
        <w:fldChar w:fldCharType="begin"/>
      </w:r>
      <w:r w:rsidR="00902ABC">
        <w:instrText xml:space="preserve"> REF _Ref335216712 \h </w:instrText>
      </w:r>
      <w:r w:rsidR="002D6F31" w:rsidRPr="00DF492F">
        <w:rPr>
          <w:b/>
        </w:rPr>
      </w:r>
      <w:r w:rsidR="002D6F31" w:rsidRPr="00DF492F">
        <w:rPr>
          <w:b/>
        </w:rPr>
        <w:fldChar w:fldCharType="separate"/>
      </w:r>
      <w:r w:rsidR="007922D6">
        <w:t>GetRecord</w:t>
      </w:r>
      <w:r w:rsidR="002D6F31" w:rsidRPr="00DF492F">
        <w:rPr>
          <w:b/>
        </w:rPr>
        <w:fldChar w:fldCharType="end"/>
      </w:r>
      <w:r w:rsidR="00437234">
        <w:t xml:space="preserve"> method using </w:t>
      </w:r>
      <w:r w:rsidR="001746C9">
        <w:rPr>
          <w:rFonts w:ascii="Courier New" w:hAnsi="Courier New" w:cs="Courier New"/>
        </w:rPr>
        <w:t>metadataPrefix</w:t>
      </w:r>
      <w:r w:rsidR="001746C9">
        <w:rPr>
          <w:b/>
        </w:rPr>
        <w:t xml:space="preserve"> </w:t>
      </w:r>
      <w:r w:rsidR="002D6F31" w:rsidRPr="002D6F31">
        <w:rPr>
          <w:rFonts w:ascii="Courier New" w:hAnsi="Courier New" w:cs="Courier New"/>
          <w:b/>
        </w:rPr>
        <w:t>oai_dc</w:t>
      </w:r>
      <w:r w:rsidR="002D6F31" w:rsidRPr="002D6F31">
        <w:t xml:space="preserve">, </w:t>
      </w:r>
      <w:r w:rsidR="002D6F31" w:rsidRPr="002D6F31">
        <w:rPr>
          <w:rFonts w:ascii="Courier New" w:hAnsi="Courier New" w:cs="Courier New"/>
          <w:b/>
        </w:rPr>
        <w:t>premis-event-v2</w:t>
      </w:r>
      <w:r w:rsidR="000E0611" w:rsidRPr="000E0611">
        <w:t xml:space="preserve"> </w:t>
      </w:r>
      <w:r w:rsidR="00437234">
        <w:t xml:space="preserve">and a </w:t>
      </w:r>
      <w:r w:rsidR="002D6F31" w:rsidRPr="002D6F31">
        <w:rPr>
          <w:rFonts w:ascii="Courier New" w:hAnsi="Courier New" w:cs="Courier New"/>
          <w:b/>
        </w:rPr>
        <w:t>premis-full-v2</w:t>
      </w:r>
      <w:r w:rsidR="0031670F">
        <w:t>, respectively.</w:t>
      </w:r>
    </w:p>
    <w:p w14:paraId="427CD3E8" w14:textId="77777777" w:rsidR="00E075F1" w:rsidRDefault="00E075F1" w:rsidP="00C062ED">
      <w:pPr>
        <w:pStyle w:val="Heading2"/>
      </w:pPr>
      <w:bookmarkStart w:id="26" w:name="_Toc333501495"/>
      <w:bookmarkStart w:id="27" w:name="_Toc333502055"/>
      <w:bookmarkStart w:id="28" w:name="_Toc211489873"/>
      <w:bookmarkEnd w:id="26"/>
      <w:bookmarkEnd w:id="27"/>
      <w:r>
        <w:lastRenderedPageBreak/>
        <w:t>Authentication and authorization</w:t>
      </w:r>
      <w:bookmarkEnd w:id="28"/>
    </w:p>
    <w:p w14:paraId="49DA52FB" w14:textId="77777777" w:rsidR="00E075F1" w:rsidRPr="00E075F1" w:rsidRDefault="00A15689" w:rsidP="00E075F1">
      <w:r>
        <w:t>OAI-PMH protocol doesn’t define any authentication or authorization mechanism, but since the protocol it is HTTP based, Basic Authentication Scheme</w:t>
      </w:r>
      <w:r>
        <w:rPr>
          <w:rStyle w:val="FootnoteReference"/>
        </w:rPr>
        <w:footnoteReference w:id="24"/>
      </w:r>
      <w:r>
        <w:t xml:space="preserve"> can be used together with HTTPS to provide a secure authentication mechanism. For authorization, it’s up to the Provider to implement any mechanism suitable, like maintaining a list of authorized users</w:t>
      </w:r>
      <w:r w:rsidR="00733BE4">
        <w:t>, check the identity of the requester</w:t>
      </w:r>
      <w:r>
        <w:t xml:space="preserve"> and returning HTTP error code </w:t>
      </w:r>
      <w:r w:rsidRPr="00A15689">
        <w:t xml:space="preserve">401 </w:t>
      </w:r>
      <w:r>
        <w:t>(</w:t>
      </w:r>
      <w:r w:rsidRPr="00A15689">
        <w:t>Unauthorized</w:t>
      </w:r>
      <w:r>
        <w:t>) or 403 (Forbidden) in cases where the user is not on the list of authorized users.</w:t>
      </w:r>
    </w:p>
    <w:p w14:paraId="57AE5002" w14:textId="77777777" w:rsidR="00733BE4" w:rsidRDefault="00733BE4" w:rsidP="00C062ED">
      <w:pPr>
        <w:pStyle w:val="Heading2"/>
      </w:pPr>
      <w:bookmarkStart w:id="29" w:name="_Toc211489874"/>
      <w:bookmarkStart w:id="30" w:name="_Toc327519294"/>
      <w:r>
        <w:t>Methods</w:t>
      </w:r>
      <w:bookmarkEnd w:id="29"/>
    </w:p>
    <w:p w14:paraId="55403AFC" w14:textId="77777777" w:rsidR="00E67E50" w:rsidRPr="00E67E50" w:rsidRDefault="00E67E50" w:rsidP="00E67E50">
      <w:r>
        <w:t xml:space="preserve">Bellow is the specification of all the methods </w:t>
      </w:r>
      <w:r w:rsidR="005E186B">
        <w:t>in the API.</w:t>
      </w:r>
    </w:p>
    <w:p w14:paraId="1C23C2B8" w14:textId="77777777" w:rsidR="00526628" w:rsidRDefault="00526628" w:rsidP="00733BE4">
      <w:pPr>
        <w:pStyle w:val="Heading3"/>
      </w:pPr>
      <w:bookmarkStart w:id="31" w:name="_Toc211489875"/>
      <w:r>
        <w:t>Identify</w:t>
      </w:r>
      <w:bookmarkEnd w:id="30"/>
      <w:bookmarkEnd w:id="31"/>
    </w:p>
    <w:p w14:paraId="22F1D946" w14:textId="77777777" w:rsidR="00526628" w:rsidRDefault="003F119A" w:rsidP="0056027A">
      <w:r>
        <w:t xml:space="preserve">Retrieves information about the </w:t>
      </w:r>
      <w:r w:rsidR="00526628">
        <w:t>repository</w:t>
      </w:r>
      <w:r>
        <w:t>.</w:t>
      </w:r>
    </w:p>
    <w:p w14:paraId="33291066" w14:textId="77777777" w:rsidR="00526628" w:rsidRDefault="00526628" w:rsidP="0056027A">
      <w:pPr>
        <w:rPr>
          <w:b/>
        </w:rPr>
      </w:pPr>
      <w:r w:rsidRPr="00526628">
        <w:rPr>
          <w:b/>
        </w:rPr>
        <w:t>Path</w:t>
      </w:r>
    </w:p>
    <w:p w14:paraId="4966D4D9" w14:textId="77777777" w:rsidR="00526628" w:rsidRDefault="00526628" w:rsidP="0056027A">
      <w:r>
        <w:t>/report</w:t>
      </w:r>
    </w:p>
    <w:p w14:paraId="090060BA" w14:textId="77777777" w:rsidR="00526628" w:rsidRPr="00526628" w:rsidRDefault="00526628" w:rsidP="0056027A">
      <w:pPr>
        <w:rPr>
          <w:b/>
        </w:rPr>
      </w:pPr>
      <w:r w:rsidRPr="00526628">
        <w:rPr>
          <w:b/>
        </w:rPr>
        <w:t>Method</w:t>
      </w:r>
    </w:p>
    <w:p w14:paraId="6E8B7584" w14:textId="77777777" w:rsidR="00526628" w:rsidRDefault="00526628" w:rsidP="0056027A">
      <w:r>
        <w:t>HTTP/1.1 GET</w:t>
      </w:r>
    </w:p>
    <w:p w14:paraId="772840C3" w14:textId="77777777" w:rsidR="00526628" w:rsidRDefault="00526628" w:rsidP="0056027A">
      <w:pPr>
        <w:rPr>
          <w:b/>
        </w:rPr>
      </w:pPr>
      <w:r w:rsidRPr="00526628">
        <w:rPr>
          <w:b/>
        </w:rPr>
        <w:t>Parameters</w:t>
      </w:r>
    </w:p>
    <w:p w14:paraId="5E4963C3" w14:textId="77777777" w:rsidR="0056027A" w:rsidRPr="00BC7191" w:rsidRDefault="0056027A" w:rsidP="0056027A">
      <w:r>
        <w:t xml:space="preserve">verb: </w:t>
      </w:r>
      <w:r w:rsidRPr="00B64C1B">
        <w:rPr>
          <w:b/>
        </w:rPr>
        <w:t>Identify</w:t>
      </w:r>
      <w:r w:rsidR="00BC7191" w:rsidRPr="00BC7191">
        <w:t xml:space="preserve"> (mandatory)</w:t>
      </w:r>
    </w:p>
    <w:p w14:paraId="40851179" w14:textId="77777777" w:rsidR="00526628" w:rsidRDefault="00526628" w:rsidP="0056027A">
      <w:pPr>
        <w:rPr>
          <w:b/>
        </w:rPr>
      </w:pPr>
      <w:r w:rsidRPr="00526628">
        <w:rPr>
          <w:b/>
        </w:rPr>
        <w:t>Produces</w:t>
      </w:r>
    </w:p>
    <w:p w14:paraId="4BFC1C6F" w14:textId="5E69A675" w:rsidR="00526628" w:rsidRDefault="0056027A" w:rsidP="0056027A">
      <w:r>
        <w:t xml:space="preserve">XML according to OAI-PMH </w:t>
      </w:r>
      <w:r w:rsidR="00AF76A2">
        <w:t xml:space="preserve">specification for </w:t>
      </w:r>
      <w:r w:rsidR="00AF76A2" w:rsidRPr="00AF76A2">
        <w:rPr>
          <w:b/>
        </w:rPr>
        <w:t>Identify</w:t>
      </w:r>
      <w:r w:rsidR="00AF76A2">
        <w:t xml:space="preserve"> response</w:t>
      </w:r>
      <w:r w:rsidR="00AF76A2">
        <w:rPr>
          <w:rStyle w:val="FootnoteReference"/>
        </w:rPr>
        <w:footnoteReference w:id="25"/>
      </w:r>
      <w:r>
        <w:t>.</w:t>
      </w:r>
    </w:p>
    <w:p w14:paraId="21DBA11F" w14:textId="77777777" w:rsidR="00AC3B3F" w:rsidRDefault="00C84BAD" w:rsidP="00733BE4">
      <w:pPr>
        <w:pStyle w:val="Heading3"/>
      </w:pPr>
      <w:bookmarkStart w:id="32" w:name="_Ref335216075"/>
      <w:bookmarkStart w:id="33" w:name="_Toc211489876"/>
      <w:r>
        <w:t>ListMetadataFormats</w:t>
      </w:r>
      <w:bookmarkEnd w:id="32"/>
      <w:bookmarkEnd w:id="33"/>
    </w:p>
    <w:p w14:paraId="01C0F117" w14:textId="77777777" w:rsidR="00AC3B3F" w:rsidRDefault="00AC3B3F" w:rsidP="00AC3B3F">
      <w:r>
        <w:t xml:space="preserve">List the metadata formats </w:t>
      </w:r>
      <w:r w:rsidR="00665F01">
        <w:t>the repository is able d</w:t>
      </w:r>
      <w:r w:rsidR="00752FED">
        <w:t>isseminate</w:t>
      </w:r>
      <w:r>
        <w:t>.</w:t>
      </w:r>
    </w:p>
    <w:p w14:paraId="61EDB620" w14:textId="77777777" w:rsidR="00AC3B3F" w:rsidRDefault="00AC3B3F" w:rsidP="00AC3B3F">
      <w:pPr>
        <w:rPr>
          <w:b/>
        </w:rPr>
      </w:pPr>
      <w:r w:rsidRPr="00526628">
        <w:rPr>
          <w:b/>
        </w:rPr>
        <w:t>Path</w:t>
      </w:r>
    </w:p>
    <w:p w14:paraId="7770E15C" w14:textId="77777777" w:rsidR="00AC3B3F" w:rsidRDefault="00AC3B3F" w:rsidP="00AC3B3F">
      <w:r>
        <w:t>/report</w:t>
      </w:r>
    </w:p>
    <w:p w14:paraId="4082814E" w14:textId="77777777" w:rsidR="00AC3B3F" w:rsidRPr="00526628" w:rsidRDefault="00AC3B3F" w:rsidP="00AC3B3F">
      <w:pPr>
        <w:rPr>
          <w:b/>
        </w:rPr>
      </w:pPr>
      <w:r w:rsidRPr="00526628">
        <w:rPr>
          <w:b/>
        </w:rPr>
        <w:t>Method</w:t>
      </w:r>
    </w:p>
    <w:p w14:paraId="69A762FA" w14:textId="77777777" w:rsidR="00AC3B3F" w:rsidRDefault="00AC3B3F" w:rsidP="00AC3B3F">
      <w:r>
        <w:t>HTTP/1.1 GET</w:t>
      </w:r>
    </w:p>
    <w:p w14:paraId="558D0243" w14:textId="77777777" w:rsidR="00AC3B3F" w:rsidRDefault="00AC3B3F" w:rsidP="00AC3B3F">
      <w:pPr>
        <w:rPr>
          <w:b/>
        </w:rPr>
      </w:pPr>
      <w:r w:rsidRPr="00526628">
        <w:rPr>
          <w:b/>
        </w:rPr>
        <w:t>Parameters</w:t>
      </w:r>
    </w:p>
    <w:p w14:paraId="1D9C9E55" w14:textId="77777777" w:rsidR="00AC3B3F" w:rsidRDefault="00AC3B3F" w:rsidP="00AC3B3F">
      <w:r>
        <w:t xml:space="preserve">verb: </w:t>
      </w:r>
      <w:r w:rsidRPr="00B64C1B">
        <w:rPr>
          <w:b/>
        </w:rPr>
        <w:t>ListMetadataFormats</w:t>
      </w:r>
      <w:r w:rsidR="00BC7191" w:rsidRPr="00BC7191">
        <w:t xml:space="preserve"> (mandatory)</w:t>
      </w:r>
    </w:p>
    <w:p w14:paraId="1C72DC20" w14:textId="77777777" w:rsidR="00AC3B3F" w:rsidRPr="00526628" w:rsidRDefault="00AC3B3F" w:rsidP="00AC3B3F">
      <w:pPr>
        <w:rPr>
          <w:b/>
        </w:rPr>
      </w:pPr>
      <w:r w:rsidRPr="00220EF2">
        <w:lastRenderedPageBreak/>
        <w:t>identifier</w:t>
      </w:r>
      <w:r>
        <w:t>: the identifier of the event</w:t>
      </w:r>
    </w:p>
    <w:p w14:paraId="7D7388C5" w14:textId="77777777" w:rsidR="00AC3B3F" w:rsidRDefault="00AC3B3F" w:rsidP="00AC3B3F">
      <w:pPr>
        <w:rPr>
          <w:b/>
        </w:rPr>
      </w:pPr>
      <w:r w:rsidRPr="00526628">
        <w:rPr>
          <w:b/>
        </w:rPr>
        <w:t>Produces</w:t>
      </w:r>
    </w:p>
    <w:p w14:paraId="5452E2E7" w14:textId="74B1F4CC" w:rsidR="009A2D93" w:rsidRDefault="00AF76A2" w:rsidP="00AC3B3F">
      <w:r>
        <w:t xml:space="preserve">XML according to OAI-PMH specification for </w:t>
      </w:r>
      <w:r w:rsidRPr="00B64C1B">
        <w:rPr>
          <w:b/>
        </w:rPr>
        <w:t>ListMetadataFormats</w:t>
      </w:r>
      <w:r>
        <w:t xml:space="preserve"> response</w:t>
      </w:r>
      <w:r>
        <w:rPr>
          <w:rStyle w:val="FootnoteReference"/>
        </w:rPr>
        <w:footnoteReference w:id="26"/>
      </w:r>
      <w:r w:rsidR="00AC3B3F">
        <w:t>.</w:t>
      </w:r>
      <w:r w:rsidR="004D136B">
        <w:t xml:space="preserve"> </w:t>
      </w:r>
      <w:r w:rsidR="009A2D93">
        <w:t xml:space="preserve">The response must contain at least metadata prefixes </w:t>
      </w:r>
      <w:r w:rsidR="003E6042" w:rsidRPr="006904A0">
        <w:rPr>
          <w:b/>
        </w:rPr>
        <w:t>oai_dc</w:t>
      </w:r>
      <w:r w:rsidR="003E6042">
        <w:t xml:space="preserve">, </w:t>
      </w:r>
      <w:r w:rsidR="000E0611" w:rsidRPr="000E0611">
        <w:rPr>
          <w:b/>
        </w:rPr>
        <w:t>premis-event-v2</w:t>
      </w:r>
      <w:r w:rsidR="009A2D93">
        <w:t xml:space="preserve"> and </w:t>
      </w:r>
      <w:r w:rsidR="000E0611" w:rsidRPr="000E0611">
        <w:rPr>
          <w:b/>
        </w:rPr>
        <w:t>premis-full-v2</w:t>
      </w:r>
      <w:r w:rsidR="000E0611" w:rsidRPr="000E0611">
        <w:t xml:space="preserve"> as</w:t>
      </w:r>
      <w:r w:rsidR="009A2D93">
        <w:t xml:space="preserve"> described in Section </w:t>
      </w:r>
      <w:r w:rsidR="002D6F31">
        <w:fldChar w:fldCharType="begin"/>
      </w:r>
      <w:r w:rsidR="009A2D93">
        <w:instrText xml:space="preserve"> REF _Ref333501403 \r \h </w:instrText>
      </w:r>
      <w:r w:rsidR="002D6F31">
        <w:fldChar w:fldCharType="separate"/>
      </w:r>
      <w:r w:rsidR="007922D6">
        <w:t>3.2</w:t>
      </w:r>
      <w:r w:rsidR="002D6F31">
        <w:fldChar w:fldCharType="end"/>
      </w:r>
      <w:r w:rsidR="009A2D93">
        <w:t xml:space="preserve">. </w:t>
      </w:r>
      <w:r w:rsidR="004D136B">
        <w:t xml:space="preserve">A sample of a response can be found in Appendix </w:t>
      </w:r>
      <w:r w:rsidR="002D6F31">
        <w:fldChar w:fldCharType="begin"/>
      </w:r>
      <w:r w:rsidR="004D136B">
        <w:instrText xml:space="preserve"> REF _Ref329014130 \r \h </w:instrText>
      </w:r>
      <w:r w:rsidR="002D6F31">
        <w:fldChar w:fldCharType="separate"/>
      </w:r>
      <w:r w:rsidR="007922D6">
        <w:t>4.2</w:t>
      </w:r>
      <w:r w:rsidR="002D6F31">
        <w:fldChar w:fldCharType="end"/>
      </w:r>
      <w:r w:rsidR="004D136B">
        <w:t>.</w:t>
      </w:r>
    </w:p>
    <w:p w14:paraId="0AD7A325" w14:textId="77777777" w:rsidR="00AC3B3F" w:rsidRDefault="00BB64B2" w:rsidP="00733BE4">
      <w:pPr>
        <w:pStyle w:val="Heading3"/>
      </w:pPr>
      <w:bookmarkStart w:id="34" w:name="_Toc211489877"/>
      <w:r>
        <w:t>ListSets</w:t>
      </w:r>
      <w:bookmarkEnd w:id="34"/>
    </w:p>
    <w:p w14:paraId="0D9A7326" w14:textId="77777777" w:rsidR="00AC3B3F" w:rsidRDefault="00AC3B3F" w:rsidP="00AC3B3F">
      <w:r>
        <w:t>Retrieves all events types that the repository is able to provide.</w:t>
      </w:r>
    </w:p>
    <w:p w14:paraId="79402ED3" w14:textId="77777777" w:rsidR="00AC3B3F" w:rsidRDefault="00AC3B3F" w:rsidP="00AC3B3F">
      <w:pPr>
        <w:rPr>
          <w:b/>
        </w:rPr>
      </w:pPr>
      <w:r w:rsidRPr="00526628">
        <w:rPr>
          <w:b/>
        </w:rPr>
        <w:t>Path</w:t>
      </w:r>
    </w:p>
    <w:p w14:paraId="2E51536F" w14:textId="77777777" w:rsidR="00AC3B3F" w:rsidRDefault="00AC3B3F" w:rsidP="00AC3B3F">
      <w:r>
        <w:t>/report</w:t>
      </w:r>
    </w:p>
    <w:p w14:paraId="00FA89B1" w14:textId="77777777" w:rsidR="00AC3B3F" w:rsidRPr="00526628" w:rsidRDefault="00AC3B3F" w:rsidP="00AC3B3F">
      <w:pPr>
        <w:rPr>
          <w:b/>
        </w:rPr>
      </w:pPr>
      <w:r w:rsidRPr="00526628">
        <w:rPr>
          <w:b/>
        </w:rPr>
        <w:t>Method</w:t>
      </w:r>
    </w:p>
    <w:p w14:paraId="2680FFE7" w14:textId="77777777" w:rsidR="00AC3B3F" w:rsidRDefault="00AC3B3F" w:rsidP="00AC3B3F">
      <w:r>
        <w:t>HTTP/1.1 GET</w:t>
      </w:r>
    </w:p>
    <w:p w14:paraId="3DE60807" w14:textId="77777777" w:rsidR="00AC3B3F" w:rsidRDefault="00AC3B3F" w:rsidP="00AC3B3F">
      <w:pPr>
        <w:rPr>
          <w:b/>
        </w:rPr>
      </w:pPr>
      <w:r w:rsidRPr="00526628">
        <w:rPr>
          <w:b/>
        </w:rPr>
        <w:t>Parameters</w:t>
      </w:r>
    </w:p>
    <w:p w14:paraId="3CCEC1FB" w14:textId="77777777" w:rsidR="00AC3B3F" w:rsidRDefault="00AC3B3F" w:rsidP="00AC3B3F">
      <w:r>
        <w:t xml:space="preserve">verb: </w:t>
      </w:r>
      <w:r w:rsidR="00B64C1B" w:rsidRPr="00B64C1B">
        <w:rPr>
          <w:b/>
        </w:rPr>
        <w:t>ListSets</w:t>
      </w:r>
      <w:r w:rsidR="00BC7191" w:rsidRPr="00BC7191">
        <w:t xml:space="preserve"> (mandatory)</w:t>
      </w:r>
    </w:p>
    <w:p w14:paraId="62F49CA3" w14:textId="77777777" w:rsidR="00AC3B3F" w:rsidRDefault="00AC3B3F" w:rsidP="00AC3B3F">
      <w:pPr>
        <w:rPr>
          <w:b/>
        </w:rPr>
      </w:pPr>
      <w:r w:rsidRPr="00526628">
        <w:rPr>
          <w:b/>
        </w:rPr>
        <w:t>Produces</w:t>
      </w:r>
    </w:p>
    <w:p w14:paraId="5D2A0CFA" w14:textId="7EA64A88" w:rsidR="00AC3B3F" w:rsidRDefault="00172861" w:rsidP="00AC3B3F">
      <w:r>
        <w:t xml:space="preserve">XML according to OAI-PMH specification for </w:t>
      </w:r>
      <w:r w:rsidRPr="00B64C1B">
        <w:rPr>
          <w:b/>
        </w:rPr>
        <w:t>ListSets</w:t>
      </w:r>
      <w:r>
        <w:t xml:space="preserve"> response</w:t>
      </w:r>
      <w:r>
        <w:rPr>
          <w:rStyle w:val="FootnoteReference"/>
        </w:rPr>
        <w:footnoteReference w:id="27"/>
      </w:r>
      <w:r>
        <w:t>.</w:t>
      </w:r>
      <w:r w:rsidR="00A67405">
        <w:t xml:space="preserve"> A sample of a response can be found in Appendix </w:t>
      </w:r>
      <w:r w:rsidR="002D6F31">
        <w:fldChar w:fldCharType="begin"/>
      </w:r>
      <w:r w:rsidR="00A67405">
        <w:instrText xml:space="preserve"> REF _Ref329014386 \r \h </w:instrText>
      </w:r>
      <w:r w:rsidR="002D6F31">
        <w:fldChar w:fldCharType="separate"/>
      </w:r>
      <w:r w:rsidR="007922D6">
        <w:t>4.3</w:t>
      </w:r>
      <w:r w:rsidR="002D6F31">
        <w:fldChar w:fldCharType="end"/>
      </w:r>
      <w:r w:rsidR="00A67405">
        <w:t>.</w:t>
      </w:r>
    </w:p>
    <w:p w14:paraId="3140C503" w14:textId="77777777" w:rsidR="00BC7191" w:rsidRDefault="00930931" w:rsidP="00733BE4">
      <w:pPr>
        <w:pStyle w:val="Heading3"/>
      </w:pPr>
      <w:bookmarkStart w:id="35" w:name="_Ref335216712"/>
      <w:bookmarkStart w:id="36" w:name="_Toc211489878"/>
      <w:r>
        <w:t>GetRecord</w:t>
      </w:r>
      <w:bookmarkEnd w:id="35"/>
      <w:bookmarkEnd w:id="36"/>
    </w:p>
    <w:p w14:paraId="1CD2D70A" w14:textId="77777777" w:rsidR="00BC7191" w:rsidRDefault="00BC7191" w:rsidP="00BC7191">
      <w:r>
        <w:t>Retrieves a single event.</w:t>
      </w:r>
    </w:p>
    <w:p w14:paraId="5F905107" w14:textId="77777777" w:rsidR="00BC7191" w:rsidRDefault="00BC7191" w:rsidP="00BC7191">
      <w:pPr>
        <w:rPr>
          <w:b/>
        </w:rPr>
      </w:pPr>
      <w:r w:rsidRPr="00526628">
        <w:rPr>
          <w:b/>
        </w:rPr>
        <w:t>Path</w:t>
      </w:r>
    </w:p>
    <w:p w14:paraId="3E8174CD" w14:textId="77777777" w:rsidR="00BC7191" w:rsidRDefault="00BC7191" w:rsidP="00BC7191">
      <w:r>
        <w:t>/report</w:t>
      </w:r>
    </w:p>
    <w:p w14:paraId="076AAE99" w14:textId="77777777" w:rsidR="00BC7191" w:rsidRPr="00526628" w:rsidRDefault="00BC7191" w:rsidP="00BC7191">
      <w:pPr>
        <w:rPr>
          <w:b/>
        </w:rPr>
      </w:pPr>
      <w:r w:rsidRPr="00526628">
        <w:rPr>
          <w:b/>
        </w:rPr>
        <w:t>Method</w:t>
      </w:r>
    </w:p>
    <w:p w14:paraId="22B8DA0F" w14:textId="77777777" w:rsidR="00BC7191" w:rsidRDefault="00BC7191" w:rsidP="00BC7191">
      <w:r>
        <w:t>HTTP/1.1 GET</w:t>
      </w:r>
    </w:p>
    <w:p w14:paraId="289226F3" w14:textId="77777777" w:rsidR="00BC7191" w:rsidRDefault="00BC7191" w:rsidP="00BC7191">
      <w:pPr>
        <w:rPr>
          <w:b/>
        </w:rPr>
      </w:pPr>
      <w:r w:rsidRPr="00526628">
        <w:rPr>
          <w:b/>
        </w:rPr>
        <w:t>Parameters</w:t>
      </w:r>
    </w:p>
    <w:p w14:paraId="09ED0648" w14:textId="77777777" w:rsidR="00BC7191" w:rsidRDefault="00BC7191" w:rsidP="00BC7191">
      <w:r>
        <w:t xml:space="preserve">verb: </w:t>
      </w:r>
      <w:r w:rsidRPr="00BC7191">
        <w:rPr>
          <w:b/>
        </w:rPr>
        <w:t>GetRecord</w:t>
      </w:r>
      <w:r w:rsidRPr="00BC7191">
        <w:t xml:space="preserve"> (mandatory)</w:t>
      </w:r>
    </w:p>
    <w:p w14:paraId="6516AF00" w14:textId="77777777" w:rsidR="00BC7191" w:rsidRDefault="00BC7191" w:rsidP="00BC7191">
      <w:r w:rsidRPr="00220EF2">
        <w:t>metadataPrefix</w:t>
      </w:r>
      <w:r>
        <w:t>: the prefix of the metadata schema to return events metadata.</w:t>
      </w:r>
    </w:p>
    <w:p w14:paraId="324491B4" w14:textId="77777777" w:rsidR="00BC7191" w:rsidRPr="00BC7191" w:rsidRDefault="00BC7191" w:rsidP="00BC7191">
      <w:r>
        <w:t>identifier: the event identifier</w:t>
      </w:r>
    </w:p>
    <w:p w14:paraId="0B968627" w14:textId="77777777" w:rsidR="00BC7191" w:rsidRDefault="00BC7191" w:rsidP="00BC7191">
      <w:pPr>
        <w:rPr>
          <w:b/>
        </w:rPr>
      </w:pPr>
      <w:r w:rsidRPr="00526628">
        <w:rPr>
          <w:b/>
        </w:rPr>
        <w:t>Produces</w:t>
      </w:r>
    </w:p>
    <w:p w14:paraId="28A53EE4" w14:textId="4C8649D4" w:rsidR="00BC7191" w:rsidRPr="00526628" w:rsidRDefault="0079363F" w:rsidP="00BC7191">
      <w:r>
        <w:lastRenderedPageBreak/>
        <w:t xml:space="preserve">XML according to OAI-PMH specification for </w:t>
      </w:r>
      <w:r w:rsidRPr="00BC7191">
        <w:rPr>
          <w:b/>
        </w:rPr>
        <w:t>GetRecord</w:t>
      </w:r>
      <w:r w:rsidRPr="00BC7191">
        <w:t xml:space="preserve"> </w:t>
      </w:r>
      <w:r>
        <w:t>response</w:t>
      </w:r>
      <w:r>
        <w:rPr>
          <w:rStyle w:val="FootnoteReference"/>
        </w:rPr>
        <w:footnoteReference w:id="28"/>
      </w:r>
      <w:r>
        <w:t>.</w:t>
      </w:r>
    </w:p>
    <w:p w14:paraId="666A778F" w14:textId="77777777" w:rsidR="00BC7191" w:rsidRDefault="005100E1" w:rsidP="00733BE4">
      <w:pPr>
        <w:pStyle w:val="Heading3"/>
      </w:pPr>
      <w:bookmarkStart w:id="37" w:name="_Ref335223222"/>
      <w:bookmarkStart w:id="38" w:name="_Toc211489879"/>
      <w:r>
        <w:t>ListIdentifiers</w:t>
      </w:r>
      <w:bookmarkEnd w:id="37"/>
      <w:bookmarkEnd w:id="38"/>
    </w:p>
    <w:p w14:paraId="1D7994C6" w14:textId="77777777" w:rsidR="00BC7191" w:rsidRDefault="00BC7191" w:rsidP="00BC7191">
      <w:r>
        <w:t xml:space="preserve">Retrieves </w:t>
      </w:r>
      <w:r w:rsidR="0085753C">
        <w:t>a list of event identifiers.</w:t>
      </w:r>
    </w:p>
    <w:p w14:paraId="5C4D3204" w14:textId="77777777" w:rsidR="00BC7191" w:rsidRDefault="00BC7191" w:rsidP="00BC7191">
      <w:pPr>
        <w:rPr>
          <w:b/>
        </w:rPr>
      </w:pPr>
      <w:r w:rsidRPr="00526628">
        <w:rPr>
          <w:b/>
        </w:rPr>
        <w:t>Path</w:t>
      </w:r>
    </w:p>
    <w:p w14:paraId="1884A53D" w14:textId="77777777" w:rsidR="00BC7191" w:rsidRDefault="00BC7191" w:rsidP="00BC7191">
      <w:r>
        <w:t>/report</w:t>
      </w:r>
    </w:p>
    <w:p w14:paraId="33C3CA36" w14:textId="77777777" w:rsidR="00BC7191" w:rsidRPr="00526628" w:rsidRDefault="00BC7191" w:rsidP="00BC7191">
      <w:pPr>
        <w:rPr>
          <w:b/>
        </w:rPr>
      </w:pPr>
      <w:r w:rsidRPr="00526628">
        <w:rPr>
          <w:b/>
        </w:rPr>
        <w:t>Method</w:t>
      </w:r>
    </w:p>
    <w:p w14:paraId="7931442B" w14:textId="77777777" w:rsidR="00BC7191" w:rsidRDefault="00BC7191" w:rsidP="00BC7191">
      <w:r>
        <w:t>HTTP/1.1 GET</w:t>
      </w:r>
    </w:p>
    <w:p w14:paraId="72111B8E" w14:textId="77777777" w:rsidR="00BC7191" w:rsidRDefault="00BC7191" w:rsidP="00BC7191">
      <w:pPr>
        <w:rPr>
          <w:b/>
        </w:rPr>
      </w:pPr>
      <w:r w:rsidRPr="00526628">
        <w:rPr>
          <w:b/>
        </w:rPr>
        <w:t>Parameters</w:t>
      </w:r>
    </w:p>
    <w:p w14:paraId="155B1332" w14:textId="77777777" w:rsidR="00BC7191" w:rsidRDefault="00BC7191" w:rsidP="00BC7191">
      <w:r>
        <w:t xml:space="preserve">verb: </w:t>
      </w:r>
      <w:r w:rsidRPr="00BC7191">
        <w:rPr>
          <w:b/>
        </w:rPr>
        <w:t>ListIdentifiers</w:t>
      </w:r>
      <w:r>
        <w:t xml:space="preserve"> </w:t>
      </w:r>
      <w:r w:rsidRPr="00BC7191">
        <w:t>(mandatory)</w:t>
      </w:r>
    </w:p>
    <w:p w14:paraId="61FC1B56" w14:textId="77777777" w:rsidR="0085753C" w:rsidRDefault="0085753C" w:rsidP="0085753C">
      <w:r>
        <w:t>from: the earliest date/time of events</w:t>
      </w:r>
    </w:p>
    <w:p w14:paraId="1FB19899" w14:textId="77777777" w:rsidR="0085753C" w:rsidRDefault="0085753C" w:rsidP="0085753C">
      <w:r>
        <w:t>until: the latest date/time of events</w:t>
      </w:r>
    </w:p>
    <w:p w14:paraId="7B37DDB3" w14:textId="77777777" w:rsidR="0085753C" w:rsidRPr="00BC7191" w:rsidRDefault="0085753C" w:rsidP="0085753C">
      <w:r>
        <w:t>set: the type of events to retrieve.</w:t>
      </w:r>
    </w:p>
    <w:p w14:paraId="29411E1B" w14:textId="77777777" w:rsidR="00BC7191" w:rsidRDefault="00BC7191" w:rsidP="00BC7191">
      <w:pPr>
        <w:rPr>
          <w:b/>
        </w:rPr>
      </w:pPr>
      <w:r w:rsidRPr="00526628">
        <w:rPr>
          <w:b/>
        </w:rPr>
        <w:t>Produces</w:t>
      </w:r>
    </w:p>
    <w:p w14:paraId="422CB1DF" w14:textId="56CB1EC2" w:rsidR="00BC7191" w:rsidRPr="00526628" w:rsidRDefault="00011F51" w:rsidP="00BC7191">
      <w:r>
        <w:t xml:space="preserve">XML according to OAI-PMH specification for </w:t>
      </w:r>
      <w:r w:rsidRPr="00BC7191">
        <w:rPr>
          <w:b/>
        </w:rPr>
        <w:t>ListIdentifiers</w:t>
      </w:r>
      <w:r>
        <w:t xml:space="preserve"> response</w:t>
      </w:r>
      <w:r w:rsidR="00373D8A">
        <w:rPr>
          <w:rStyle w:val="FootnoteReference"/>
        </w:rPr>
        <w:footnoteReference w:id="29"/>
      </w:r>
      <w:r>
        <w:t>.</w:t>
      </w:r>
    </w:p>
    <w:p w14:paraId="47B09D77" w14:textId="4967E306" w:rsidR="0085753C" w:rsidRDefault="00980A2F" w:rsidP="00733BE4">
      <w:pPr>
        <w:pStyle w:val="Heading3"/>
      </w:pPr>
      <w:bookmarkStart w:id="39" w:name="_Toc327519299"/>
      <w:bookmarkStart w:id="40" w:name="_Toc211489880"/>
      <w:r>
        <w:t>ListIdentifiers (resume)</w:t>
      </w:r>
      <w:bookmarkEnd w:id="39"/>
      <w:bookmarkEnd w:id="40"/>
    </w:p>
    <w:p w14:paraId="5D95B5D2" w14:textId="2D63B917" w:rsidR="0085753C" w:rsidRDefault="0085753C" w:rsidP="0085753C">
      <w:r>
        <w:t>Resumes a previous call to</w:t>
      </w:r>
      <w:r w:rsidR="00365BB4">
        <w:t xml:space="preserve"> </w:t>
      </w:r>
      <w:r w:rsidR="00365BB4">
        <w:fldChar w:fldCharType="begin"/>
      </w:r>
      <w:r w:rsidR="00365BB4">
        <w:instrText xml:space="preserve"> REF _Ref335223222 \h </w:instrText>
      </w:r>
      <w:r w:rsidR="00365BB4">
        <w:fldChar w:fldCharType="separate"/>
      </w:r>
      <w:r w:rsidR="007922D6">
        <w:t>ListIdentifiers</w:t>
      </w:r>
      <w:r w:rsidR="00365BB4">
        <w:fldChar w:fldCharType="end"/>
      </w:r>
      <w:r w:rsidR="00365BB4">
        <w:t xml:space="preserve"> (</w:t>
      </w:r>
      <w:r w:rsidR="00365BB4">
        <w:fldChar w:fldCharType="begin"/>
      </w:r>
      <w:r w:rsidR="00365BB4">
        <w:instrText xml:space="preserve"> REF _Ref335223222 \w \h </w:instrText>
      </w:r>
      <w:r w:rsidR="00365BB4">
        <w:fldChar w:fldCharType="separate"/>
      </w:r>
      <w:r w:rsidR="007922D6">
        <w:t>3.4.5</w:t>
      </w:r>
      <w:r w:rsidR="00365BB4">
        <w:fldChar w:fldCharType="end"/>
      </w:r>
      <w:r w:rsidR="00365BB4">
        <w:t>)</w:t>
      </w:r>
      <w:r>
        <w:t>.</w:t>
      </w:r>
    </w:p>
    <w:p w14:paraId="536D2017" w14:textId="77777777" w:rsidR="0085753C" w:rsidRDefault="0085753C" w:rsidP="0085753C">
      <w:pPr>
        <w:rPr>
          <w:b/>
        </w:rPr>
      </w:pPr>
      <w:r w:rsidRPr="00526628">
        <w:rPr>
          <w:b/>
        </w:rPr>
        <w:t>Path</w:t>
      </w:r>
    </w:p>
    <w:p w14:paraId="1C74F44A" w14:textId="77777777" w:rsidR="0085753C" w:rsidRDefault="0085753C" w:rsidP="0085753C">
      <w:r>
        <w:t>/report</w:t>
      </w:r>
    </w:p>
    <w:p w14:paraId="4DCC7DDE" w14:textId="77777777" w:rsidR="0085753C" w:rsidRPr="00526628" w:rsidRDefault="0085753C" w:rsidP="0085753C">
      <w:pPr>
        <w:rPr>
          <w:b/>
        </w:rPr>
      </w:pPr>
      <w:r w:rsidRPr="00526628">
        <w:rPr>
          <w:b/>
        </w:rPr>
        <w:t>Method</w:t>
      </w:r>
    </w:p>
    <w:p w14:paraId="39059653" w14:textId="77777777" w:rsidR="0085753C" w:rsidRDefault="0085753C" w:rsidP="0085753C">
      <w:r>
        <w:t>HTTP/1.1 GET</w:t>
      </w:r>
    </w:p>
    <w:p w14:paraId="2664BE7A" w14:textId="77777777" w:rsidR="0085753C" w:rsidRDefault="0085753C" w:rsidP="0085753C">
      <w:pPr>
        <w:rPr>
          <w:b/>
        </w:rPr>
      </w:pPr>
      <w:r w:rsidRPr="00526628">
        <w:rPr>
          <w:b/>
        </w:rPr>
        <w:t>Parameters</w:t>
      </w:r>
    </w:p>
    <w:p w14:paraId="01EC1D60" w14:textId="77777777" w:rsidR="0085753C" w:rsidRDefault="0085753C" w:rsidP="0085753C">
      <w:r>
        <w:t xml:space="preserve">verb: </w:t>
      </w:r>
      <w:r w:rsidRPr="00BC7191">
        <w:rPr>
          <w:b/>
        </w:rPr>
        <w:t>ListIdentifiers</w:t>
      </w:r>
      <w:r>
        <w:t xml:space="preserve"> </w:t>
      </w:r>
      <w:r w:rsidRPr="00BC7191">
        <w:t>(mandatory)</w:t>
      </w:r>
    </w:p>
    <w:p w14:paraId="5A2F9130" w14:textId="77777777" w:rsidR="0085753C" w:rsidRDefault="0085753C" w:rsidP="0085753C">
      <w:r w:rsidRPr="00220EF2">
        <w:t>resumptionToken</w:t>
      </w:r>
      <w:r>
        <w:t>: the resumption token provided in last call result.</w:t>
      </w:r>
    </w:p>
    <w:p w14:paraId="6DE1C9CF" w14:textId="77777777" w:rsidR="0085753C" w:rsidRDefault="0085753C" w:rsidP="0085753C">
      <w:pPr>
        <w:rPr>
          <w:b/>
        </w:rPr>
      </w:pPr>
      <w:r w:rsidRPr="00526628">
        <w:rPr>
          <w:b/>
        </w:rPr>
        <w:t>Produces</w:t>
      </w:r>
    </w:p>
    <w:p w14:paraId="0A080636" w14:textId="65C07C66" w:rsidR="0085753C" w:rsidRPr="00526628" w:rsidRDefault="00EE22A5" w:rsidP="0085753C">
      <w:r>
        <w:t xml:space="preserve">XML according to OAI-PMH specification for </w:t>
      </w:r>
      <w:r w:rsidRPr="00BC7191">
        <w:rPr>
          <w:b/>
        </w:rPr>
        <w:t>ListIdentifiers</w:t>
      </w:r>
      <w:r>
        <w:t xml:space="preserve"> response</w:t>
      </w:r>
      <w:r w:rsidR="00373D8A">
        <w:rPr>
          <w:rStyle w:val="FootnoteReference"/>
        </w:rPr>
        <w:footnoteReference w:id="30"/>
      </w:r>
      <w:r>
        <w:t>.</w:t>
      </w:r>
    </w:p>
    <w:p w14:paraId="70E2EA68" w14:textId="77777777" w:rsidR="0085753C" w:rsidRDefault="00980A2F" w:rsidP="00733BE4">
      <w:pPr>
        <w:pStyle w:val="Heading3"/>
      </w:pPr>
      <w:bookmarkStart w:id="41" w:name="_Ref335216719"/>
      <w:bookmarkStart w:id="42" w:name="_Toc211489881"/>
      <w:r>
        <w:lastRenderedPageBreak/>
        <w:t>ListRecords</w:t>
      </w:r>
      <w:bookmarkEnd w:id="41"/>
      <w:bookmarkEnd w:id="42"/>
    </w:p>
    <w:p w14:paraId="4C4778BD" w14:textId="77777777" w:rsidR="0085753C" w:rsidRDefault="0085753C" w:rsidP="0085753C">
      <w:r>
        <w:t>Retrieves a list of events.</w:t>
      </w:r>
    </w:p>
    <w:p w14:paraId="6CEFC64C" w14:textId="77777777" w:rsidR="0085753C" w:rsidRDefault="0085753C" w:rsidP="0085753C">
      <w:pPr>
        <w:rPr>
          <w:b/>
        </w:rPr>
      </w:pPr>
      <w:r w:rsidRPr="00526628">
        <w:rPr>
          <w:b/>
        </w:rPr>
        <w:t>Path</w:t>
      </w:r>
    </w:p>
    <w:p w14:paraId="45973111" w14:textId="77777777" w:rsidR="0085753C" w:rsidRDefault="0085753C" w:rsidP="0085753C">
      <w:r>
        <w:t>/report</w:t>
      </w:r>
    </w:p>
    <w:p w14:paraId="544242E6" w14:textId="77777777" w:rsidR="0085753C" w:rsidRPr="00526628" w:rsidRDefault="0085753C" w:rsidP="0085753C">
      <w:pPr>
        <w:rPr>
          <w:b/>
        </w:rPr>
      </w:pPr>
      <w:r w:rsidRPr="00526628">
        <w:rPr>
          <w:b/>
        </w:rPr>
        <w:t>Method</w:t>
      </w:r>
    </w:p>
    <w:p w14:paraId="0D0D56B6" w14:textId="77777777" w:rsidR="0085753C" w:rsidRDefault="0085753C" w:rsidP="0085753C">
      <w:r>
        <w:t>HTTP/1.1 GET</w:t>
      </w:r>
    </w:p>
    <w:p w14:paraId="53C43FD6" w14:textId="77777777" w:rsidR="0085753C" w:rsidRDefault="0085753C" w:rsidP="0085753C">
      <w:pPr>
        <w:rPr>
          <w:b/>
        </w:rPr>
      </w:pPr>
      <w:r w:rsidRPr="00526628">
        <w:rPr>
          <w:b/>
        </w:rPr>
        <w:t>Parameters</w:t>
      </w:r>
    </w:p>
    <w:p w14:paraId="2AD1C5AB" w14:textId="77777777" w:rsidR="0085753C" w:rsidRDefault="0085753C" w:rsidP="0085753C">
      <w:r>
        <w:t xml:space="preserve">verb: </w:t>
      </w:r>
      <w:r w:rsidRPr="00BC7191">
        <w:rPr>
          <w:b/>
        </w:rPr>
        <w:t>List</w:t>
      </w:r>
      <w:r>
        <w:rPr>
          <w:b/>
        </w:rPr>
        <w:t>Records</w:t>
      </w:r>
      <w:r>
        <w:t xml:space="preserve"> </w:t>
      </w:r>
      <w:r w:rsidRPr="00BC7191">
        <w:t>(mandatory)</w:t>
      </w:r>
    </w:p>
    <w:p w14:paraId="4C98EB31" w14:textId="77777777" w:rsidR="0085753C" w:rsidRDefault="0085753C" w:rsidP="0085753C">
      <w:r>
        <w:t>from: the earliest date/time of events</w:t>
      </w:r>
    </w:p>
    <w:p w14:paraId="218387E0" w14:textId="77777777" w:rsidR="0085753C" w:rsidRDefault="0085753C" w:rsidP="0085753C">
      <w:r>
        <w:t>until: the latest date/time of events</w:t>
      </w:r>
    </w:p>
    <w:p w14:paraId="4E006461" w14:textId="77777777" w:rsidR="0085753C" w:rsidRPr="00BC7191" w:rsidRDefault="0085753C" w:rsidP="0085753C">
      <w:r>
        <w:t>set: the type of events to retrieve.</w:t>
      </w:r>
    </w:p>
    <w:p w14:paraId="0017CC70" w14:textId="77777777" w:rsidR="0085753C" w:rsidRDefault="0085753C" w:rsidP="0085753C">
      <w:pPr>
        <w:rPr>
          <w:b/>
        </w:rPr>
      </w:pPr>
      <w:r w:rsidRPr="00526628">
        <w:rPr>
          <w:b/>
        </w:rPr>
        <w:t>Produces</w:t>
      </w:r>
    </w:p>
    <w:p w14:paraId="2C0A8715" w14:textId="260F6E22" w:rsidR="0085753C" w:rsidRPr="00526628" w:rsidRDefault="0059744A" w:rsidP="0085753C">
      <w:r>
        <w:t>XML according</w:t>
      </w:r>
      <w:r w:rsidR="00822AF8">
        <w:t xml:space="preserve"> </w:t>
      </w:r>
      <w:r>
        <w:t xml:space="preserve">to OAI-PMH specification for </w:t>
      </w:r>
      <w:r w:rsidRPr="00BC7191">
        <w:rPr>
          <w:b/>
        </w:rPr>
        <w:t>List</w:t>
      </w:r>
      <w:r w:rsidR="009D7494">
        <w:rPr>
          <w:b/>
        </w:rPr>
        <w:t>Records</w:t>
      </w:r>
      <w:r>
        <w:t xml:space="preserve"> response</w:t>
      </w:r>
      <w:r>
        <w:rPr>
          <w:rStyle w:val="FootnoteReference"/>
        </w:rPr>
        <w:footnoteReference w:id="31"/>
      </w:r>
      <w:r>
        <w:t>.</w:t>
      </w:r>
      <w:r w:rsidR="009D7494" w:rsidRPr="009D7494">
        <w:t xml:space="preserve"> </w:t>
      </w:r>
      <w:r w:rsidR="009D7494">
        <w:t xml:space="preserve">A sample of a response can be found in Appendix </w:t>
      </w:r>
      <w:r w:rsidR="002D6F31">
        <w:fldChar w:fldCharType="begin"/>
      </w:r>
      <w:r w:rsidR="009D7494">
        <w:instrText xml:space="preserve"> REF _Ref329014428 \r \h </w:instrText>
      </w:r>
      <w:r w:rsidR="002D6F31">
        <w:fldChar w:fldCharType="separate"/>
      </w:r>
      <w:r w:rsidR="007922D6">
        <w:t>4.4</w:t>
      </w:r>
      <w:r w:rsidR="002D6F31">
        <w:fldChar w:fldCharType="end"/>
      </w:r>
      <w:r w:rsidR="009D7494">
        <w:t>.</w:t>
      </w:r>
    </w:p>
    <w:p w14:paraId="2AECF26B" w14:textId="77777777" w:rsidR="0085753C" w:rsidRDefault="00643C9E" w:rsidP="00733BE4">
      <w:pPr>
        <w:pStyle w:val="Heading3"/>
      </w:pPr>
      <w:bookmarkStart w:id="43" w:name="_Toc211489882"/>
      <w:r>
        <w:t>ListRecords (resume)</w:t>
      </w:r>
      <w:bookmarkEnd w:id="43"/>
    </w:p>
    <w:p w14:paraId="5F1CC66A" w14:textId="6D830EE6" w:rsidR="0085753C" w:rsidRDefault="0085753C" w:rsidP="0085753C">
      <w:r>
        <w:t>Resumes a previous call to</w:t>
      </w:r>
      <w:r w:rsidR="004F05B0">
        <w:t xml:space="preserve"> </w:t>
      </w:r>
      <w:r w:rsidR="0048596A">
        <w:fldChar w:fldCharType="begin"/>
      </w:r>
      <w:r w:rsidR="0048596A">
        <w:instrText xml:space="preserve"> REF _Ref335216719 \h </w:instrText>
      </w:r>
      <w:r w:rsidR="0048596A">
        <w:fldChar w:fldCharType="separate"/>
      </w:r>
      <w:r w:rsidR="007922D6">
        <w:t>ListRecords</w:t>
      </w:r>
      <w:r w:rsidR="0048596A">
        <w:fldChar w:fldCharType="end"/>
      </w:r>
      <w:r w:rsidR="0048596A">
        <w:t xml:space="preserve"> (</w:t>
      </w:r>
      <w:r w:rsidR="0048596A">
        <w:fldChar w:fldCharType="begin"/>
      </w:r>
      <w:r w:rsidR="0048596A">
        <w:instrText xml:space="preserve"> REF _Ref335216719 \w \h </w:instrText>
      </w:r>
      <w:r w:rsidR="0048596A">
        <w:fldChar w:fldCharType="separate"/>
      </w:r>
      <w:r w:rsidR="007922D6">
        <w:t>3.4.7</w:t>
      </w:r>
      <w:r w:rsidR="0048596A">
        <w:fldChar w:fldCharType="end"/>
      </w:r>
      <w:r w:rsidR="0048596A">
        <w:t>)</w:t>
      </w:r>
      <w:r>
        <w:t>.</w:t>
      </w:r>
    </w:p>
    <w:p w14:paraId="6DF4BEA6" w14:textId="77777777" w:rsidR="0085753C" w:rsidRDefault="0085753C" w:rsidP="0085753C">
      <w:pPr>
        <w:rPr>
          <w:b/>
        </w:rPr>
      </w:pPr>
      <w:r w:rsidRPr="00526628">
        <w:rPr>
          <w:b/>
        </w:rPr>
        <w:t>Path</w:t>
      </w:r>
    </w:p>
    <w:p w14:paraId="6142E6F4" w14:textId="77777777" w:rsidR="0085753C" w:rsidRDefault="0085753C" w:rsidP="0085753C">
      <w:r>
        <w:t>/report</w:t>
      </w:r>
    </w:p>
    <w:p w14:paraId="5EA31A32" w14:textId="77777777" w:rsidR="0085753C" w:rsidRPr="00526628" w:rsidRDefault="0085753C" w:rsidP="0085753C">
      <w:pPr>
        <w:rPr>
          <w:b/>
        </w:rPr>
      </w:pPr>
      <w:r w:rsidRPr="00526628">
        <w:rPr>
          <w:b/>
        </w:rPr>
        <w:t>Method</w:t>
      </w:r>
    </w:p>
    <w:p w14:paraId="3230DE29" w14:textId="77777777" w:rsidR="0085753C" w:rsidRDefault="0085753C" w:rsidP="0085753C">
      <w:r>
        <w:t>HTTP/1.1 GET</w:t>
      </w:r>
    </w:p>
    <w:p w14:paraId="17C79740" w14:textId="77777777" w:rsidR="0085753C" w:rsidRDefault="0085753C" w:rsidP="0085753C">
      <w:pPr>
        <w:rPr>
          <w:b/>
        </w:rPr>
      </w:pPr>
      <w:r w:rsidRPr="00526628">
        <w:rPr>
          <w:b/>
        </w:rPr>
        <w:t>Parameters</w:t>
      </w:r>
    </w:p>
    <w:p w14:paraId="5F02293F" w14:textId="77777777" w:rsidR="0085753C" w:rsidRDefault="0085753C" w:rsidP="0085753C">
      <w:r>
        <w:t xml:space="preserve">verb: </w:t>
      </w:r>
      <w:r w:rsidRPr="00BC7191">
        <w:rPr>
          <w:b/>
        </w:rPr>
        <w:t>List</w:t>
      </w:r>
      <w:r w:rsidR="00871EB2">
        <w:rPr>
          <w:b/>
        </w:rPr>
        <w:t>Records</w:t>
      </w:r>
      <w:r>
        <w:t xml:space="preserve"> </w:t>
      </w:r>
      <w:r w:rsidRPr="00BC7191">
        <w:t>(mandatory)</w:t>
      </w:r>
    </w:p>
    <w:p w14:paraId="70F53C29" w14:textId="77777777" w:rsidR="0085753C" w:rsidRDefault="0085753C" w:rsidP="0085753C">
      <w:r w:rsidRPr="00220EF2">
        <w:t>resumptionToken</w:t>
      </w:r>
      <w:r>
        <w:t>: the resumption token provided in last call result.</w:t>
      </w:r>
    </w:p>
    <w:p w14:paraId="0B11EEC7" w14:textId="77777777" w:rsidR="0085753C" w:rsidRDefault="0085753C" w:rsidP="0085753C">
      <w:pPr>
        <w:rPr>
          <w:b/>
        </w:rPr>
      </w:pPr>
      <w:r w:rsidRPr="00526628">
        <w:rPr>
          <w:b/>
        </w:rPr>
        <w:t>Produces</w:t>
      </w:r>
    </w:p>
    <w:p w14:paraId="4A0201C3" w14:textId="36623C65" w:rsidR="00BC7191" w:rsidRDefault="00505C48" w:rsidP="0085753C">
      <w:r>
        <w:t xml:space="preserve">XML according to OAI-PMH specification for </w:t>
      </w:r>
      <w:r w:rsidR="004C6476" w:rsidRPr="00BC7191">
        <w:rPr>
          <w:b/>
        </w:rPr>
        <w:t>List</w:t>
      </w:r>
      <w:r w:rsidR="004C6476">
        <w:rPr>
          <w:b/>
        </w:rPr>
        <w:t>Records</w:t>
      </w:r>
      <w:r w:rsidR="004C6476">
        <w:t xml:space="preserve"> </w:t>
      </w:r>
      <w:r>
        <w:t>response</w:t>
      </w:r>
      <w:r>
        <w:rPr>
          <w:rStyle w:val="FootnoteReference"/>
        </w:rPr>
        <w:footnoteReference w:id="32"/>
      </w:r>
      <w:r>
        <w:t>.</w:t>
      </w:r>
    </w:p>
    <w:p w14:paraId="4A0A7BE4" w14:textId="77777777" w:rsidR="00193BA0" w:rsidRDefault="00193BA0">
      <w:pPr>
        <w:overflowPunct/>
        <w:autoSpaceDE/>
        <w:autoSpaceDN/>
        <w:adjustRightInd/>
        <w:textAlignment w:val="auto"/>
        <w:rPr>
          <w:b/>
          <w:bCs/>
          <w:sz w:val="28"/>
          <w:szCs w:val="28"/>
        </w:rPr>
      </w:pPr>
      <w:r>
        <w:br w:type="page"/>
      </w:r>
    </w:p>
    <w:p w14:paraId="0F3FC2CE" w14:textId="77777777" w:rsidR="00193BA0" w:rsidRDefault="00193BA0" w:rsidP="00193BA0">
      <w:pPr>
        <w:pStyle w:val="Heading1"/>
      </w:pPr>
      <w:bookmarkStart w:id="44" w:name="_Toc211489883"/>
      <w:r>
        <w:lastRenderedPageBreak/>
        <w:t>Appendices</w:t>
      </w:r>
      <w:bookmarkEnd w:id="44"/>
    </w:p>
    <w:p w14:paraId="1C211EAC" w14:textId="77777777" w:rsidR="00193BA0" w:rsidRDefault="00FF0159" w:rsidP="00C062ED">
      <w:pPr>
        <w:pStyle w:val="Heading2"/>
      </w:pPr>
      <w:bookmarkStart w:id="45" w:name="_Ref327891291"/>
      <w:bookmarkStart w:id="46" w:name="_Toc211489884"/>
      <w:r>
        <w:t>Agent details</w:t>
      </w:r>
      <w:r w:rsidR="00193BA0">
        <w:t xml:space="preserve"> </w:t>
      </w:r>
      <w:r>
        <w:t>s</w:t>
      </w:r>
      <w:r w:rsidR="00193BA0">
        <w:t>chema</w:t>
      </w:r>
      <w:bookmarkEnd w:id="45"/>
      <w:bookmarkEnd w:id="46"/>
    </w:p>
    <w:p w14:paraId="3DA26B0D" w14:textId="77777777" w:rsidR="00FF0159" w:rsidRPr="00DB1B03" w:rsidRDefault="002D6F31" w:rsidP="00FF0159">
      <w:pPr>
        <w:jc w:val="left"/>
        <w:rPr>
          <w:rFonts w:ascii="Courier New" w:hAnsi="Courier New" w:cs="Courier New"/>
          <w:sz w:val="16"/>
          <w:szCs w:val="16"/>
        </w:rPr>
      </w:pPr>
      <w:r w:rsidRPr="002D6F31">
        <w:rPr>
          <w:rFonts w:ascii="Courier New" w:eastAsia="Calibri" w:hAnsi="Courier New" w:cs="Courier New"/>
          <w:color w:val="8B26C9"/>
          <w:sz w:val="16"/>
          <w:szCs w:val="16"/>
          <w:lang w:val="pt-PT" w:eastAsia="en-GB"/>
        </w:rPr>
        <w:t>&lt;?xml version="1.0" encoding="UTF-8"?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chema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elementFormDefault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qualified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targetNamespac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agentDetails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AgentDetails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complex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AgentDetails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se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se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endpoin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Endpoint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serAgen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serAgen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complex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complex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ser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rol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1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ax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nbounded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anguag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anguag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complex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complex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Endpoint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pHash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networkHash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essionID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geoIP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GeoIP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complex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complex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GeoIP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countryCod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countryNam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regionNam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cityNam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zipCod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atitud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ongitud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timeZon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complex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complex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serAgent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serAgentID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anguages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anguages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lugins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lugins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os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devic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Devic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in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complex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complex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anguages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anguag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anguag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ax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nbounded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complex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imple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anguage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annot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document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FC 1766 language code (http://www.ietf.org/rfc/rfc1766.txt). Pattern taken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from http://books.xmlschemata.org/relaxng/ch19-77191.html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document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annot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restriction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bas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language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pattern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alu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([a-zA-Z]{2}|[iI]-[a-zA-Z]+|[xX]-[a-zA-Z]{1,8})(-[a-zA-Z]{1,8})*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restric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imple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complex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lugins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lugin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lugin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axOccur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unbounded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complex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complex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lugin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nam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version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complex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complex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Device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reenHeigh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integer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reenWidth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integer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xs:elem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colorspac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xs: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/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</w:t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complex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3296"/>
          <w:sz w:val="16"/>
          <w:szCs w:val="16"/>
          <w:lang w:val="pt-PT" w:eastAsia="en-GB"/>
        </w:rPr>
        <w:t>&lt;/xs:schema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</w:p>
    <w:p w14:paraId="1AF19EE7" w14:textId="77777777" w:rsidR="00C062ED" w:rsidRDefault="00C062ED" w:rsidP="00C062ED">
      <w:pPr>
        <w:pStyle w:val="Heading2"/>
      </w:pPr>
      <w:bookmarkStart w:id="47" w:name="_Ref329014130"/>
      <w:bookmarkStart w:id="48" w:name="_Toc211489885"/>
      <w:r w:rsidRPr="00C062ED">
        <w:t>ListMetadataFormats response sample</w:t>
      </w:r>
      <w:bookmarkEnd w:id="47"/>
      <w:bookmarkEnd w:id="48"/>
    </w:p>
    <w:p w14:paraId="4269BAD7" w14:textId="77777777" w:rsidR="00C062ED" w:rsidRPr="00C67EA4" w:rsidRDefault="00C062ED" w:rsidP="00C062ED">
      <w:pPr>
        <w:jc w:val="left"/>
        <w:rPr>
          <w:rFonts w:ascii="Courier New" w:hAnsi="Courier New" w:cs="Courier New"/>
          <w:sz w:val="16"/>
          <w:szCs w:val="16"/>
          <w:lang w:val="pt-PT"/>
        </w:rPr>
      </w:pP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AI-PMH</w:t>
      </w:r>
      <w:r w:rsidRPr="00C062ED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C062ED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C062ED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"</w:t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C062ED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</w:t>
      </w:r>
      <w:r w:rsidRPr="00C062ED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C062ED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C062ED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C062ED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xsi:schemaLocation</w:t>
      </w:r>
      <w:r w:rsidRPr="00C062ED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C062ED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 http://www.openarchives.org/OAI/2.0/OAI-PMH.xsd"</w:t>
      </w: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sponseDate&gt;</w:t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28T16:07:00</w:t>
      </w: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sponseDate&gt;</w:t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quest</w:t>
      </w:r>
      <w:r w:rsidRPr="00C062ED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b</w:t>
      </w:r>
      <w:r w:rsidRPr="00C062ED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C062ED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MetadataFormats"</w:t>
      </w: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repository.scape-project.eu/oai</w:t>
      </w: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quest&gt;</w:t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stMetadataFormats&gt;</w:t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9E494F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    </w:t>
      </w:r>
      <w:r w:rsidR="009E494F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Format&gt;</w:t>
      </w:r>
      <w:r w:rsidR="009E494F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9E494F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Prefix&gt;</w:t>
      </w:r>
      <w:r w:rsidR="009E494F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oai_dc</w:t>
      </w:r>
      <w:r w:rsidR="009E494F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Prefix&gt;</w:t>
      </w:r>
      <w:r w:rsidR="009E494F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9E494F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hema&gt;</w:t>
      </w:r>
      <w:r w:rsidR="002D6F31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www.openarchives.org/OAI/2.0/oai_dc.xsd</w:t>
      </w:r>
      <w:r w:rsidR="009E494F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hema&gt;</w:t>
      </w:r>
      <w:r w:rsidR="009E494F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9E494F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Namespace&gt;</w:t>
      </w:r>
      <w:r w:rsidR="002D6F31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www.openarchives.org/OAI/2.0/oai_dc/</w:t>
      </w:r>
      <w:r w:rsidR="009E494F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Namespace&gt;</w:t>
      </w:r>
      <w:r w:rsidR="009E494F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="009E494F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Format&gt;</w:t>
      </w:r>
      <w:r w:rsidR="009E494F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Format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Prefix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remis-event-v2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Prefix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hema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www.loc.gov/standards/premis/v2/premis.xsd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hema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Namespace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nfo:lc/xmlns/premis-v2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Namespace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Format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Format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Prefix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remis-full-v2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Prefix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hema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www.loc.gov/standards/premis/v2/premis.xsd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hema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Namespace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nfo:lc/xmlns/premis-v2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Namespace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="000E0611"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Format&gt;</w:t>
      </w:r>
      <w:r w:rsidR="000E0611"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</w:t>
      </w: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stMetadataFormats&gt;</w:t>
      </w:r>
      <w:r w:rsidRPr="00C062ED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C062ED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AI-PMH&gt;</w:t>
      </w:r>
    </w:p>
    <w:p w14:paraId="6D31A969" w14:textId="77777777" w:rsidR="005C29EF" w:rsidRDefault="005C29EF" w:rsidP="00C062ED">
      <w:pPr>
        <w:pStyle w:val="Heading2"/>
      </w:pPr>
      <w:bookmarkStart w:id="49" w:name="_Ref329014386"/>
      <w:bookmarkStart w:id="50" w:name="_Toc211489886"/>
      <w:r>
        <w:t>ListSets response sample</w:t>
      </w:r>
      <w:bookmarkEnd w:id="49"/>
      <w:bookmarkEnd w:id="50"/>
    </w:p>
    <w:p w14:paraId="253D2326" w14:textId="77777777" w:rsidR="005C29EF" w:rsidRPr="005C29EF" w:rsidRDefault="005C29EF" w:rsidP="005C29EF">
      <w:pPr>
        <w:jc w:val="left"/>
        <w:rPr>
          <w:rFonts w:ascii="Courier New" w:hAnsi="Courier New" w:cs="Courier New"/>
          <w:sz w:val="16"/>
          <w:szCs w:val="16"/>
        </w:rPr>
      </w:pP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OAI-PMH</w:t>
      </w:r>
      <w:r w:rsidRPr="00C67EA4">
        <w:rPr>
          <w:rFonts w:ascii="Courier New" w:eastAsia="Calibri" w:hAnsi="Courier New" w:cs="Courier New"/>
          <w:color w:val="F5844C"/>
          <w:sz w:val="16"/>
          <w:szCs w:val="16"/>
          <w:lang w:eastAsia="en-GB"/>
        </w:rPr>
        <w:t xml:space="preserve"> xmlns</w:t>
      </w:r>
      <w:r w:rsidRPr="00C67EA4">
        <w:rPr>
          <w:rFonts w:ascii="Courier New" w:eastAsia="Calibri" w:hAnsi="Courier New" w:cs="Courier New"/>
          <w:color w:val="FF8040"/>
          <w:sz w:val="16"/>
          <w:szCs w:val="16"/>
          <w:lang w:eastAsia="en-GB"/>
        </w:rPr>
        <w:t>=</w:t>
      </w:r>
      <w:r w:rsidRPr="00C67EA4">
        <w:rPr>
          <w:rFonts w:ascii="Courier New" w:eastAsia="Calibri" w:hAnsi="Courier New" w:cs="Courier New"/>
          <w:color w:val="993300"/>
          <w:sz w:val="16"/>
          <w:szCs w:val="16"/>
          <w:lang w:eastAsia="en-GB"/>
        </w:rPr>
        <w:t>"http://www.openarchives.org/OAI/2.0/"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</w:r>
      <w:r w:rsidRPr="00C67EA4">
        <w:rPr>
          <w:rFonts w:ascii="Courier New" w:eastAsia="Calibri" w:hAnsi="Courier New" w:cs="Courier New"/>
          <w:color w:val="F5844C"/>
          <w:sz w:val="16"/>
          <w:szCs w:val="16"/>
          <w:lang w:eastAsia="en-GB"/>
        </w:rPr>
        <w:t xml:space="preserve">    </w:t>
      </w:r>
      <w:r w:rsidRPr="00C67EA4">
        <w:rPr>
          <w:rFonts w:ascii="Courier New" w:eastAsia="Calibri" w:hAnsi="Courier New" w:cs="Courier New"/>
          <w:color w:val="0099CC"/>
          <w:sz w:val="16"/>
          <w:szCs w:val="16"/>
          <w:lang w:eastAsia="en-GB"/>
        </w:rPr>
        <w:t>xmlns:xsi</w:t>
      </w:r>
      <w:r w:rsidRPr="00C67EA4">
        <w:rPr>
          <w:rFonts w:ascii="Courier New" w:eastAsia="Calibri" w:hAnsi="Courier New" w:cs="Courier New"/>
          <w:color w:val="FF8040"/>
          <w:sz w:val="16"/>
          <w:szCs w:val="16"/>
          <w:lang w:eastAsia="en-GB"/>
        </w:rPr>
        <w:t>=</w:t>
      </w:r>
      <w:r w:rsidRPr="00C67EA4">
        <w:rPr>
          <w:rFonts w:ascii="Courier New" w:eastAsia="Calibri" w:hAnsi="Courier New" w:cs="Courier New"/>
          <w:color w:val="993300"/>
          <w:sz w:val="16"/>
          <w:szCs w:val="16"/>
          <w:lang w:eastAsia="en-GB"/>
        </w:rPr>
        <w:t>"http://www.w3.org/2001/XMLSchema-instance"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</w:r>
      <w:r w:rsidRPr="00C67EA4">
        <w:rPr>
          <w:rFonts w:ascii="Courier New" w:eastAsia="Calibri" w:hAnsi="Courier New" w:cs="Courier New"/>
          <w:color w:val="F5844C"/>
          <w:sz w:val="16"/>
          <w:szCs w:val="16"/>
          <w:lang w:eastAsia="en-GB"/>
        </w:rPr>
        <w:t xml:space="preserve">    xsi:schemaLocation</w:t>
      </w:r>
      <w:r w:rsidRPr="00C67EA4">
        <w:rPr>
          <w:rFonts w:ascii="Courier New" w:eastAsia="Calibri" w:hAnsi="Courier New" w:cs="Courier New"/>
          <w:color w:val="FF8040"/>
          <w:sz w:val="16"/>
          <w:szCs w:val="16"/>
          <w:lang w:eastAsia="en-GB"/>
        </w:rPr>
        <w:t>=</w:t>
      </w:r>
      <w:r w:rsidRPr="00C67EA4">
        <w:rPr>
          <w:rFonts w:ascii="Courier New" w:eastAsia="Calibri" w:hAnsi="Courier New" w:cs="Courier New"/>
          <w:color w:val="993300"/>
          <w:sz w:val="16"/>
          <w:szCs w:val="16"/>
          <w:lang w:eastAsia="en-GB"/>
        </w:rPr>
        <w:t>"http://www.openarchives.org/OAI/2.0/ http://www.openarchives.org/OAI/2.0/OAI-PMH.xsd"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responseDat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2012-06-28T16:07:00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responseDat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request</w:t>
      </w:r>
      <w:r w:rsidRPr="00C67EA4">
        <w:rPr>
          <w:rFonts w:ascii="Courier New" w:eastAsia="Calibri" w:hAnsi="Courier New" w:cs="Courier New"/>
          <w:color w:val="F5844C"/>
          <w:sz w:val="16"/>
          <w:szCs w:val="16"/>
          <w:lang w:eastAsia="en-GB"/>
        </w:rPr>
        <w:t xml:space="preserve"> verb</w:t>
      </w:r>
      <w:r w:rsidRPr="00C67EA4">
        <w:rPr>
          <w:rFonts w:ascii="Courier New" w:eastAsia="Calibri" w:hAnsi="Courier New" w:cs="Courier New"/>
          <w:color w:val="FF8040"/>
          <w:sz w:val="16"/>
          <w:szCs w:val="16"/>
          <w:lang w:eastAsia="en-GB"/>
        </w:rPr>
        <w:t>=</w:t>
      </w:r>
      <w:r w:rsidRPr="00C67EA4">
        <w:rPr>
          <w:rFonts w:ascii="Courier New" w:eastAsia="Calibri" w:hAnsi="Courier New" w:cs="Courier New"/>
          <w:color w:val="993300"/>
          <w:sz w:val="16"/>
          <w:szCs w:val="16"/>
          <w:lang w:eastAsia="en-GB"/>
        </w:rPr>
        <w:t>"ListSets"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http://repository.scape-project.eu/oai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reques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ListSets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IngestStarted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Ingest started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IngestFinished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Ingest finished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ViewDMD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View descriptive metadata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ViewRepresentation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View representation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DownloadRepresentation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Download a representation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PlanExecuted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Spec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t>Plan executed on an object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Name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set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  <w:t xml:space="preserve">    </w:t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ListSets&gt;</w:t>
      </w:r>
      <w:r w:rsidRPr="00C67EA4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/>
      </w:r>
      <w:r w:rsidRPr="00C67EA4">
        <w:rPr>
          <w:rFonts w:ascii="Courier New" w:eastAsia="Calibri" w:hAnsi="Courier New" w:cs="Courier New"/>
          <w:color w:val="000096"/>
          <w:sz w:val="16"/>
          <w:szCs w:val="16"/>
          <w:lang w:eastAsia="en-GB"/>
        </w:rPr>
        <w:t>&lt;/OAI-PMH&gt;</w:t>
      </w:r>
    </w:p>
    <w:p w14:paraId="357A21FA" w14:textId="77777777" w:rsidR="005300DB" w:rsidRDefault="00701394" w:rsidP="00C062ED">
      <w:pPr>
        <w:pStyle w:val="Heading2"/>
      </w:pPr>
      <w:bookmarkStart w:id="51" w:name="_Ref329014428"/>
      <w:bookmarkStart w:id="52" w:name="_Toc211489887"/>
      <w:r>
        <w:t>ListRecord</w:t>
      </w:r>
      <w:r w:rsidR="00A9425C">
        <w:t>s</w:t>
      </w:r>
      <w:r>
        <w:t xml:space="preserve"> response</w:t>
      </w:r>
      <w:r w:rsidR="005300DB">
        <w:t xml:space="preserve"> sample</w:t>
      </w:r>
      <w:bookmarkEnd w:id="51"/>
      <w:bookmarkEnd w:id="52"/>
    </w:p>
    <w:p w14:paraId="29763E00" w14:textId="03E7B2F0" w:rsidR="00525CCF" w:rsidRDefault="000E0611">
      <w:pPr>
        <w:jc w:val="left"/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</w:pPr>
      <w:r w:rsidRPr="000E0611">
        <w:rPr>
          <w:rFonts w:ascii="Courier New" w:eastAsia="Calibri" w:hAnsi="Courier New" w:cs="Courier New"/>
          <w:color w:val="8B26C9"/>
          <w:sz w:val="16"/>
          <w:szCs w:val="16"/>
          <w:lang w:val="pt-PT" w:eastAsia="en-GB"/>
        </w:rPr>
        <w:t>&lt;?xml version="1.0" encoding="UTF-8"?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AI-PMH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</w:t>
      </w:r>
      <w:r w:rsidRPr="000E061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xsi:schemaLocat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 http://www.openarchives.org/OAI/2.0/OAI-PMH.xsd"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sponseDat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28T16:07:00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sponseDat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quest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b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Records"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etadataPrefix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emis-</w:t>
      </w:r>
      <w:r w:rsidR="0001252A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event-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v2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repository.scape-project.eu/oai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quest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stRecords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head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1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atestamp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30:00Z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atestamp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head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lastRenderedPageBreak/>
        <w:t xml:space="preserve">                    </w:t>
      </w:r>
      <w:r w:rsidRPr="000E061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1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ngestStarte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DateTi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30:00Z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DateTi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IP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ip:1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bou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</w:t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="00816FAF"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Valu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Valu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ui Castro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erson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Exten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Details</w:t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</w:t>
      </w:r>
      <w:r w:rsidR="00816FAF"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mlns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si:schemaLocation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 agentDetails.xsd"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dministrator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roducer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ndpoi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p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23456789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p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etwork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3.137.23.0/24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etwork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ession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ession123456789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ession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geoIP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ORTUGAL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gion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A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gion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it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N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it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zip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zip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t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8.7167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t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ong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9.13333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ong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timeZon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+01:0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timeZon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geoIP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ndpoi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Mozilla/5.0 (Windows NT 6.1; WOW64) AppleWebKit/536.5 (KHTML, like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Gecko) Chrome/19.0.1084.56 Safari/536.5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n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lash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1,3,300,257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ava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6.0.310.5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Windows 7 SP1 64 bi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evi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Heigh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2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Heigh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Widt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08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Widt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lorspa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2bi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lorspa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evi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Detail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Exten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bou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head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2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atestamp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40:00Z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atestamp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head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Pr="000E061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2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ngestFinishe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DateTi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40:00Z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DateTi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OutcomeInformation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Outco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uccess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Outco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OutcomeInformation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IP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ip:1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:1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:2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bou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</w:t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="00816FAF"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Valu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Valu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ui Castro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erson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Exten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Details</w:t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</w:t>
      </w:r>
      <w:r w:rsidR="00816FAF"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mlns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si:schemaLocation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 agentDetails.xsd"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dministrator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roducer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ndpoi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p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23456789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p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etwork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3.137.23.0/24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etwork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ession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ession123456789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ession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geoIP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ORTUGAL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gion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A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gion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it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N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it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zip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zip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t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8.7167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t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ong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9.13333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ong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timeZon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+01:0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timeZon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geoIP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ndpoi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Mozilla/5.0 (Windows NT 6.1; WOW64) AppleWebKit/536.5 (KHTML, like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Gecko) Chrome/19.0.1084.56 Safari/536.5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n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lash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1,3,300,257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ava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6.0.310.5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Windows 7 SP1 64 bi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evi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Heigh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2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Heigh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Widt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08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Widt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lorspa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2bi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lorspa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evi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Detail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Exten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bou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head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3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atestamp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30:00Z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atestamp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head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Pr="000E061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3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ViewDM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DateTi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30:00Z/2012-06-18T18:30:00Z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DateTi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DMD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dmd:1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bou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</w:t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="00816FAF"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Valu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Valu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ui Castro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erson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Typ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Exten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Details</w:t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</w:t>
      </w:r>
      <w:r w:rsidR="00816FAF"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mlns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"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si:schemaLocation</w:t>
      </w:r>
      <w:r w:rsidR="00816FAF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816FAF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 agentDetails.xsd"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dministrator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roducer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ndpoi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p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23456789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p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etwork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3.137.23.0/24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etworkHas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ession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ession123456789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ession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geoIP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ORTUGAL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gion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A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gion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it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N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ity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zip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zipCo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t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8.7167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t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ong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9.13333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ongitud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timeZon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+01:0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timeZon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geoIP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ndpoi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Mozilla/5.0 (Windows NT 6.1; WOW64) AppleWebKit/536.5 (KHTML, like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Gecko) Chrome/19.0.1084.56 Safari/536.5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ID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n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lash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1,3,300,257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ava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6.0.310.5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Windows 7 SP1 64 bi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evi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Heigh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2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Heigh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Widt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080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Width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lorspa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2bit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lorspa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evice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Details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Extension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816FAF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bout&gt;</w:t>
      </w:r>
      <w:r w:rsidR="00816FAF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sumptionToken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,,,3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sumptionToken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stRecords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AI-PMH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eastAsia="en-GB"/>
        </w:rPr>
        <w:br w:type="page"/>
      </w:r>
    </w:p>
    <w:p w14:paraId="38355919" w14:textId="77777777" w:rsidR="00C5732D" w:rsidRDefault="00C5732D" w:rsidP="000E0611">
      <w:pPr>
        <w:pStyle w:val="Heading2"/>
        <w:rPr>
          <w:rFonts w:eastAsia="Calibri"/>
          <w:lang w:eastAsia="en-GB"/>
        </w:rPr>
      </w:pPr>
      <w:bookmarkStart w:id="53" w:name="_Toc211489888"/>
      <w:bookmarkStart w:id="54" w:name="_Ref333499159"/>
      <w:r>
        <w:rPr>
          <w:rFonts w:eastAsia="Calibri"/>
          <w:lang w:eastAsia="en-GB"/>
        </w:rPr>
        <w:lastRenderedPageBreak/>
        <w:t>GetRecord with metadataPrefix='oai_dc' response sample</w:t>
      </w:r>
      <w:bookmarkEnd w:id="53"/>
    </w:p>
    <w:p w14:paraId="71A7D86A" w14:textId="77777777" w:rsidR="00B12F74" w:rsidRDefault="002D6F31">
      <w:pPr>
        <w:jc w:val="left"/>
        <w:rPr>
          <w:rFonts w:ascii="Courier New" w:eastAsia="Calibri" w:hAnsi="Courier New" w:cs="Courier New"/>
          <w:sz w:val="16"/>
          <w:szCs w:val="16"/>
          <w:lang w:eastAsia="en-GB"/>
        </w:rPr>
      </w:pPr>
      <w:r w:rsidRPr="002D6F31">
        <w:rPr>
          <w:rFonts w:ascii="Courier New" w:eastAsia="Calibri" w:hAnsi="Courier New" w:cs="Courier New"/>
          <w:color w:val="8B26C9"/>
          <w:sz w:val="16"/>
          <w:szCs w:val="16"/>
          <w:lang w:val="pt-PT" w:eastAsia="en-GB"/>
        </w:rPr>
        <w:t>&lt;?xml version="1.0" encoding="UTF-8" standalone="yes"?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AI-PMH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d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xsi:schemaLocat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 http://www.openarchives.org/OAI/2.0/OAI-PMH.xsd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sponseDat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23T15:03:19.5186928+01:0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sponseDat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ques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b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GetRecord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identifier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event:4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etadataPrefix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oai_dc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repository.scape-project.eu/oai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ques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GetRecor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cor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head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4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atestam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40:00Z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atestam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head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c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oai_dc/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oai_dc/ http://www.openarchives.org/OAI/2.0/oai_dc.xsd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dentifier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purl.org/dc/elements/1.1/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4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typ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purl.org/dc/elements/1.1/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ngestFinishe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at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purl.org/dc/elements/1.1/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40:00Z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at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c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cor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GetRecor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AI-PM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</w:p>
    <w:p w14:paraId="4F264D86" w14:textId="77777777" w:rsidR="000E0611" w:rsidRDefault="00924DCD" w:rsidP="000E0611">
      <w:pPr>
        <w:pStyle w:val="Heading2"/>
        <w:rPr>
          <w:rFonts w:eastAsia="Calibri"/>
          <w:lang w:eastAsia="en-GB"/>
        </w:rPr>
      </w:pPr>
      <w:bookmarkStart w:id="55" w:name="_Toc211489889"/>
      <w:r>
        <w:rPr>
          <w:rFonts w:eastAsia="Calibri"/>
          <w:lang w:eastAsia="en-GB"/>
        </w:rPr>
        <w:t>GetRecord with metadataPrefix='premis-event-v2' response sample</w:t>
      </w:r>
      <w:bookmarkEnd w:id="54"/>
      <w:bookmarkEnd w:id="55"/>
    </w:p>
    <w:p w14:paraId="0B78E0A1" w14:textId="31BDA69B" w:rsidR="000E0611" w:rsidRDefault="000E0611" w:rsidP="000E0611">
      <w:pPr>
        <w:jc w:val="left"/>
        <w:rPr>
          <w:rFonts w:eastAsia="Calibri"/>
          <w:b/>
          <w:bCs/>
          <w:color w:val="000000"/>
          <w:sz w:val="26"/>
          <w:szCs w:val="26"/>
          <w:lang w:eastAsia="en-GB"/>
        </w:rPr>
      </w:pPr>
      <w:r w:rsidRPr="000E0611">
        <w:rPr>
          <w:rFonts w:ascii="Courier New" w:eastAsia="Calibri" w:hAnsi="Courier New" w:cs="Courier New"/>
          <w:color w:val="8B26C9"/>
          <w:sz w:val="16"/>
          <w:szCs w:val="16"/>
          <w:lang w:val="pt-PT" w:eastAsia="en-GB"/>
        </w:rPr>
        <w:t>&lt;?xml version="1.0" encoding="UTF-8" standalone="yes"?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AI-PMH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</w:t>
      </w:r>
      <w:r w:rsidRPr="000E061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</w:t>
      </w:r>
      <w:r w:rsidRPr="000E061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d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"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xsi:schemaLocat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 http://www.openarchives.org/OAI/2.0/OAI-PMH.xsd"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sponseDat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23T15:03:19.5186928+01:00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sponseDat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quest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b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GetRecord"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identifier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event:4"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etadataPrefix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emis-event-v2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repository.scape-project.eu/oai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quest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Get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head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4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atestamp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40:00Z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atestamp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head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Pr="000E061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Pr="000E061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0E061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4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ngestFinishe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DateTi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40:00Z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DateTi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OutcomeInformation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Outco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uccess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Outcom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OutcomeInformation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IP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ip:1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 ID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Typ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:1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Value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bout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</w:t>
      </w:r>
      <w:r w:rsidR="0002261B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="0002261B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02261B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="0002261B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="0002261B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02261B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02261B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="0002261B"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="0002261B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02261B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02261B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="0002261B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02261B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Typ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Typ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Valu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Valu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ui Castro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Typ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erson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Typ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Extensio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Details</w:t>
      </w:r>
      <w:r w:rsidR="0002261B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</w:t>
      </w:r>
      <w:r w:rsidR="0002261B"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="0002261B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02261B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02261B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mlns</w:t>
      </w:r>
      <w:r w:rsidR="0002261B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02261B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"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02261B"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si:schemaLocation</w:t>
      </w:r>
      <w:r w:rsidR="0002261B"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="0002261B"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 agentDetails.xsd"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dministrator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roducer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ndpoint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pHash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234567890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pHash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etworkHash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3.137.23.0/24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etworkHash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essionID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ession1234567890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essionID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geoIP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Cod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Cod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ORTUGAL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gion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A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gion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ity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N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ity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zipCod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zipCod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titud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8.7167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titud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ongitud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9.13333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ongitud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timeZon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+01:00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timeZon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geoIP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ndpoint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ID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Mozilla/5.0 (Windows NT 6.1; WOW64) AppleWebKit/536.5 (KHTML, like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Gecko) Chrome/19.0.1084.56 Safari/536.5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ID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s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n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s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s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lash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1,3,300,257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ava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6.0.310.5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s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s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Windows 7 SP1 64 bit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s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evic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Height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20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Height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Width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080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Width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lorspac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2bit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lorspac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evice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Details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Extension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="0002261B"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bout&gt;</w:t>
      </w:r>
      <w:r w:rsidR="0002261B"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 xml:space="preserve">    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GetRecord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0E061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AI-PMH&gt;</w:t>
      </w:r>
      <w:r w:rsidRPr="000E061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924DCD">
        <w:rPr>
          <w:rFonts w:eastAsia="Calibri"/>
          <w:lang w:eastAsia="en-GB"/>
        </w:rPr>
        <w:br w:type="page"/>
      </w:r>
    </w:p>
    <w:p w14:paraId="374E36E3" w14:textId="77777777" w:rsidR="00924DCD" w:rsidRDefault="00924DCD" w:rsidP="00924DCD">
      <w:pPr>
        <w:pStyle w:val="Heading2"/>
        <w:rPr>
          <w:rFonts w:eastAsia="Calibri"/>
          <w:lang w:eastAsia="en-GB"/>
        </w:rPr>
      </w:pPr>
      <w:bookmarkStart w:id="56" w:name="_Ref333499167"/>
      <w:bookmarkStart w:id="57" w:name="_Toc211489890"/>
      <w:r>
        <w:rPr>
          <w:rFonts w:eastAsia="Calibri"/>
          <w:lang w:eastAsia="en-GB"/>
        </w:rPr>
        <w:lastRenderedPageBreak/>
        <w:t>GetRecord with metadataPrefix='premis-full-v2' response sample</w:t>
      </w:r>
      <w:bookmarkEnd w:id="56"/>
      <w:bookmarkEnd w:id="57"/>
    </w:p>
    <w:p w14:paraId="4E9C775C" w14:textId="77777777" w:rsidR="00924DCD" w:rsidRPr="00DB1B03" w:rsidRDefault="002D6F31">
      <w:pPr>
        <w:overflowPunct/>
        <w:autoSpaceDE/>
        <w:autoSpaceDN/>
        <w:adjustRightInd/>
        <w:spacing w:after="0" w:line="240" w:lineRule="auto"/>
        <w:jc w:val="left"/>
        <w:textAlignment w:val="auto"/>
        <w:rPr>
          <w:rFonts w:ascii="Courier New" w:eastAsia="Calibri" w:hAnsi="Courier New" w:cs="Courier New"/>
          <w:b/>
          <w:bCs/>
          <w:sz w:val="16"/>
          <w:szCs w:val="16"/>
        </w:rPr>
      </w:pPr>
      <w:r w:rsidRPr="002D6F31">
        <w:rPr>
          <w:rFonts w:ascii="Courier New" w:eastAsia="Calibri" w:hAnsi="Courier New" w:cs="Courier New"/>
          <w:color w:val="8B26C9"/>
          <w:sz w:val="16"/>
          <w:szCs w:val="16"/>
          <w:lang w:val="pt-PT" w:eastAsia="en-GB"/>
        </w:rPr>
        <w:t>&lt;?xml version="1.0" encoding="UTF-8" standalone="yes"?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AI-PMH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d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xsi:schemaLocat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openarchives.org/OAI/2.0/ http://www.openarchives.org/OAI/2.0/OAI-PMH.xsd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sponseDat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23T15:03:19.5186928+01:0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sponseDat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ques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b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GetRecord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identifier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event:4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metadataPrefix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emis-full-v2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repository.scape-project.eu/oai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ques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GetRecor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cor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head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4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atestam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40:00Z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atestam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head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tadata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vent:4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ngestFinishe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DateTi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6-18T18:40:00Z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DateTi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OutcomeInform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ventOutco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uccess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Outco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OutcomeInform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Agen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Agen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IP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ip:1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inking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:1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inking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ven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tadata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bou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vers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.2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xsi:schemaLocat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 http://www.loc.gov/standards/premis/v2/premis.xsd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ser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castro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ui Castro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erson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Exten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gentDetail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xsi:schemaLocat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scape-project.eu/repository/agentDetails agentDetails.xsd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dministrator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o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roducer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o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endpoin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ipHas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23456789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ipHas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etworkHas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3.137.23.0/24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etworkHas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essionI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ession123456789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essionI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geoI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Cod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Cod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untry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ORTUGA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untry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gion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A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gion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ity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LISBON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ity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zipCod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zipCod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titud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8.7167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titud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ongitud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-9.13333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ongitud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timeZon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+01:0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timeZon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geoI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endpoin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userAgentI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Mozilla/5.0 (Windows NT 6.1; WOW64) AppleWebKit/536.5 (KHTML, like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Gecko) Chrome/19.0.1084.56 Safari/536.5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I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ngu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n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nguag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lash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1,3,300,257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lugi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ava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6.0.310.5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lugin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Windows 7 SP1 64 bi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evi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Heigh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92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Heigh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creenWidt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08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creenWidt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lorspa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2bi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lorspa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evi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userAgen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Detail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Exten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gen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bou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bou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si: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representation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:1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eserva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eservationLevel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ul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eservationLevel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eservationLevelDateAssign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02T11:29:14Z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eservationLevelDateAssign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eserva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ionshi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ionship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tructura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ionship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ionshipSub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as roo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ionshipSub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edObjectIdentific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ed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ile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ed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ed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ed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edObject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edObject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edObjectIdentific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ionshi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ionshi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ionship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tructura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ionship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ionshipSub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as par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ionshipSub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edObjectIdentific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ed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ile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ed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ed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1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ed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latedObject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edObjectSequen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edObjectIdentific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lationship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bou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bou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si: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fil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ile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eserva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eservationLevel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ul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eservationLevel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eservationLevelDateAssign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02T11:29:14Z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eservationLevelDateAssign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eserva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Characteristic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mposi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mposi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ixi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ssageDigestAlgorithm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MD5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ssageDigestAlgorithm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ssageDiges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D8C423B3518DDB1C7C763B215851D4DE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ssageDiges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ssageDigestOriginato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ODA Core Services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ssageDigestOriginato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ixi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iz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267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iz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orma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ormatDesign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ormat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text/xm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ormat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ormatDesign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orma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CharacteristicsExten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jhove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    xsi:schemaLocat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hul.harvard.edu/ois/xml/ns/jhove http://hul.harvard.edu/ois/xml/xsd/jhove/1.6/jhove.xsd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   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JhoveUtility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releas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1.0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dat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012-07-02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   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hul.harvard.edu/ois/xml/ns/jhove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at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02T12:29:11+01:0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at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pInfo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ur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/tmp/rFile1013221397049364734temp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portingModul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releas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1.4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dat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007-01-08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XML-hu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portingModu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stModifi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02T12:29:10+01:0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stModifi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iz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267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iz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orma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XM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orma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.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tatu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Well-Forme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tatu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igMatc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odu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XML-hu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odu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igMatc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me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text/xm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me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i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XMLMetadata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arser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org.apache.xerces.jaxp.SAXParserImpl$JAXPSAXParser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Encoding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TF-8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oo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mets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Namespaces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Namespace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Array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RI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www.loc.gov/METS/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Namespace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Array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refix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xlin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URI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ttp://www.w3.org/1999/xlink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i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pInfo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jhov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CharacteristicsExten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Characteristic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riginal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METS.xm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riginal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tor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ntentLoc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ntentLocation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 ID/File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ntentLocation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ntentLocation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:1/F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ntentLocation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ntentLoc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tor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bou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abou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si: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file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fo:lc/xmlns/premis-v2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xs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w3.org/2001/XMLSchema-instance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ile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1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Identifier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eserva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eservationLevel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ful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eservationLevel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eservationLevelDateAssign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02T11:29:14Z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eservationLevelDateAssign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eserva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Characteristic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mposi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mpositionLev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ixi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ssageDigestAlgorithm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MD5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ssageDigestAlgorithm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ssageDiges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8B2CE1C59B647183E6C7D9630C322337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ssageDiges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essageDigestOriginato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ODA Core Services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essageDigestOriginato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ixi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iz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88829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iz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orma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ormatDesign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ormat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pplication/octet-stream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ormat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ormatDesign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orma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bjectCharacteristicsExten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jhove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    xsi:schemaLocat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hul.harvard.edu/ois/xml/ns/jhove http://hul.harvard.edu/ois/xml/xsd/jhove/1.6/jhove.xsd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    nam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JhoveUtility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releas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1.0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dat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012-07-02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    xmlns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hul.harvard.edu/ois/xml/ns/jhove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dat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02T12:29:12+01:0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dat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pInfo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uri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/tmp/rFile94105326157144559temp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reportingModule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releas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1.2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dat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2007-02-13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PEG-hu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portingModu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lastModifi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012-08-02T12:29:11+01:0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lastModifie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iz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288829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iz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forma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PEG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forma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er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.02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er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tatu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Well-Formed and val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tatu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igMatc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odu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PEG-hul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odu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igMatc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me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mage/jpeg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me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fil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fi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FIF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fi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fil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i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PEGMetadata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CompressionType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Huffman coding, Baseline DC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mages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Number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teger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mage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NisoImageMetadata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NISOImageMetadata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mix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                      xsi:schemaLocation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loc.gov/mix/v20 http://www.loc.gov/standards/mix/mix20/mix20.xsd"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99CC"/>
          <w:sz w:val="16"/>
          <w:szCs w:val="16"/>
          <w:lang w:val="pt-PT" w:eastAsia="en-GB"/>
        </w:rPr>
        <w:t>xmlns:mix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http://www.loc.gov/mix/v20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BasicDigitalObjectInform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HOVE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objectIdentifier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ObjectIdentifi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byteOrd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big endian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byteOrder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Compres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compressionSche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JPEG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compressionSche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Compres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BasicDigitalObjectInform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BasicImageInform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BasicImageCharacteristic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imageWidt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28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imageWidt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imageHeigh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024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imageHeigh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PhotometricInterpret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colorSpa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YCbCr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colorSpac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PhotometricInterpret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BasicImageCharacteristic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BasicImageInform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ImageAssessmentMetadata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SpatialMetric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samplingFrequencyUni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no absolute unit of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measuremen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samplingFrequencyUni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SpatialMetric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ImageColorEncoding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BitsPerSamp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bitsPerSample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8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bitsPerSample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bitsPerSample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8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bitsPerSample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bitsPerSampleUni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integer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bitsPerSampleUni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BitsPerSampl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mix:samplesPerPix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3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samplesPerPixel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ImageColorEncoding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ImageAssessmentMetadata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mix:mix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ixelAspectRatio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ixelAspectRatioX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teger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0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ixelAspectRatioY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teger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0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Scans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teger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1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QuantizationTables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QuantizationTable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Array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Property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Precision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8-bit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DestinationIdentifier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calar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Integer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lastRenderedPageBreak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pplicationSegments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s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arity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List"</w:t>
      </w:r>
      <w:r w:rsidRPr="002D6F31">
        <w:rPr>
          <w:rFonts w:ascii="Courier New" w:eastAsia="Calibri" w:hAnsi="Courier New" w:cs="Courier New"/>
          <w:color w:val="F5844C"/>
          <w:sz w:val="16"/>
          <w:szCs w:val="16"/>
          <w:lang w:val="pt-PT" w:eastAsia="en-GB"/>
        </w:rPr>
        <w:t xml:space="preserve"> type</w:t>
      </w:r>
      <w:r w:rsidRPr="002D6F31">
        <w:rPr>
          <w:rFonts w:ascii="Courier New" w:eastAsia="Calibri" w:hAnsi="Courier New" w:cs="Courier New"/>
          <w:color w:val="FF8040"/>
          <w:sz w:val="16"/>
          <w:szCs w:val="16"/>
          <w:lang w:val="pt-PT" w:eastAsia="en-GB"/>
        </w:rPr>
        <w:t>=</w:t>
      </w:r>
      <w:r w:rsidRPr="002D6F31">
        <w:rPr>
          <w:rFonts w:ascii="Courier New" w:eastAsia="Calibri" w:hAnsi="Courier New" w:cs="Courier New"/>
          <w:color w:val="993300"/>
          <w:sz w:val="16"/>
          <w:szCs w:val="16"/>
          <w:lang w:val="pt-PT" w:eastAsia="en-GB"/>
        </w:rPr>
        <w:t>"String"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PP0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PP12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APP14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valu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y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propertie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pInfo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jhov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CharacteristicsExtens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Characteristics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original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003-piglet-africa-xl.jpg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riginalNam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stor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ntentLoc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ntentLocation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 ID/File ID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ntentLocationTyp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contentLocation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t>rep:1/F1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ntentLocationValu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contentLocation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storage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bjec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about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recor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  <w:t xml:space="preserve">    </w:t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GetRecord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Pr="002D6F31">
        <w:rPr>
          <w:rFonts w:ascii="Courier New" w:eastAsia="Calibri" w:hAnsi="Courier New" w:cs="Courier New"/>
          <w:color w:val="000096"/>
          <w:sz w:val="16"/>
          <w:szCs w:val="16"/>
          <w:lang w:val="pt-PT" w:eastAsia="en-GB"/>
        </w:rPr>
        <w:t>&lt;/OAI-PMH&gt;</w:t>
      </w:r>
      <w:r w:rsidRPr="002D6F31">
        <w:rPr>
          <w:rFonts w:ascii="Courier New" w:eastAsia="Calibri" w:hAnsi="Courier New" w:cs="Courier New"/>
          <w:color w:val="000000"/>
          <w:sz w:val="16"/>
          <w:szCs w:val="16"/>
          <w:lang w:val="pt-PT" w:eastAsia="en-GB"/>
        </w:rPr>
        <w:br/>
      </w:r>
      <w:r w:rsidR="000E0611" w:rsidRPr="00DB1B03">
        <w:rPr>
          <w:rFonts w:ascii="Courier New" w:eastAsia="Calibri" w:hAnsi="Courier New" w:cs="Courier New"/>
          <w:sz w:val="16"/>
          <w:szCs w:val="16"/>
        </w:rPr>
        <w:br w:type="page"/>
      </w:r>
    </w:p>
    <w:p w14:paraId="639BD68B" w14:textId="77777777" w:rsidR="00C87390" w:rsidRPr="00C87390" w:rsidRDefault="00C87390" w:rsidP="00C87390">
      <w:pPr>
        <w:pStyle w:val="Heading1"/>
        <w:divId w:val="1588004125"/>
        <w:rPr>
          <w:rFonts w:eastAsia="Calibri"/>
        </w:rPr>
      </w:pPr>
      <w:bookmarkStart w:id="58" w:name="_Toc211489891"/>
      <w:r w:rsidRPr="00C87390">
        <w:rPr>
          <w:rFonts w:eastAsia="Calibri"/>
        </w:rPr>
        <w:lastRenderedPageBreak/>
        <w:t>Bibliography</w:t>
      </w:r>
      <w:bookmarkEnd w:id="58"/>
    </w:p>
    <w:p w14:paraId="6C826F54" w14:textId="77777777" w:rsidR="00E441C6" w:rsidRPr="00E441C6" w:rsidRDefault="002D6F31">
      <w:pPr>
        <w:pStyle w:val="NormalWeb"/>
        <w:ind w:left="640" w:hanging="640"/>
        <w:divId w:val="449015256"/>
        <w:rPr>
          <w:rFonts w:ascii="Courier New" w:hAnsi="Courier New" w:cs="Courier New"/>
          <w:sz w:val="16"/>
        </w:rPr>
      </w:pPr>
      <w:r>
        <w:rPr>
          <w:rFonts w:ascii="Courier New" w:hAnsi="Courier New" w:cs="Courier New"/>
          <w:sz w:val="16"/>
          <w:szCs w:val="16"/>
        </w:rPr>
        <w:fldChar w:fldCharType="begin" w:fldLock="1"/>
      </w:r>
      <w:r w:rsidR="00C87390" w:rsidRPr="00C67EA4">
        <w:rPr>
          <w:rFonts w:ascii="Courier New" w:hAnsi="Courier New" w:cs="Courier New"/>
          <w:sz w:val="16"/>
          <w:szCs w:val="16"/>
          <w:lang w:val="en-GB"/>
        </w:rPr>
        <w:instrText xml:space="preserve">ADDIN Mendeley Bibliography CSL_BIBLIOGRAPHY </w:instrText>
      </w:r>
      <w:r>
        <w:rPr>
          <w:rFonts w:ascii="Courier New" w:hAnsi="Courier New" w:cs="Courier New"/>
          <w:sz w:val="16"/>
          <w:szCs w:val="16"/>
        </w:rPr>
        <w:fldChar w:fldCharType="separate"/>
      </w:r>
      <w:r w:rsidR="00E441C6" w:rsidRPr="00E441C6">
        <w:rPr>
          <w:rFonts w:ascii="Courier New" w:hAnsi="Courier New" w:cs="Courier New"/>
          <w:sz w:val="16"/>
        </w:rPr>
        <w:t>[1]</w:t>
      </w:r>
      <w:r w:rsidR="00E441C6" w:rsidRPr="00E441C6">
        <w:rPr>
          <w:rFonts w:ascii="Courier New" w:hAnsi="Courier New" w:cs="Courier New"/>
          <w:sz w:val="16"/>
        </w:rPr>
        <w:tab/>
        <w:t xml:space="preserve">PREMIS Editorial Committee, “Data Dictionary for Preservation Metadata: PREMIS version 2.1,” Mar. 2011. </w:t>
      </w:r>
    </w:p>
    <w:p w14:paraId="62F5EBBD" w14:textId="77777777" w:rsidR="005300DB" w:rsidRPr="00701394" w:rsidRDefault="002D6F31" w:rsidP="00C87390">
      <w:pPr>
        <w:pStyle w:val="NormalWeb"/>
        <w:ind w:left="640" w:hanging="640"/>
        <w:rPr>
          <w:rFonts w:ascii="Courier New" w:hAnsi="Courier New" w:cs="Courier New"/>
          <w:sz w:val="16"/>
          <w:szCs w:val="16"/>
        </w:rPr>
      </w:pPr>
      <w:r>
        <w:rPr>
          <w:rFonts w:ascii="Courier New" w:hAnsi="Courier New" w:cs="Courier New"/>
          <w:sz w:val="16"/>
          <w:szCs w:val="16"/>
        </w:rPr>
        <w:fldChar w:fldCharType="end"/>
      </w:r>
    </w:p>
    <w:sectPr w:rsidR="005300DB" w:rsidRPr="00701394" w:rsidSect="001C1162">
      <w:footerReference w:type="first" r:id="rId17"/>
      <w:pgSz w:w="11906" w:h="16838"/>
      <w:pgMar w:top="2552" w:right="1418" w:bottom="1134" w:left="1418" w:header="907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DFDB9BE" w14:textId="77777777" w:rsidR="00444D52" w:rsidRDefault="00444D52" w:rsidP="002906EA">
      <w:r>
        <w:separator/>
      </w:r>
    </w:p>
  </w:endnote>
  <w:endnote w:type="continuationSeparator" w:id="0">
    <w:p w14:paraId="0EB53725" w14:textId="77777777" w:rsidR="00444D52" w:rsidRDefault="00444D52" w:rsidP="002906E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ookshelf Symbol 7">
    <w:panose1 w:val="05010101010101010101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998A03" w14:textId="77777777" w:rsidR="003E6042" w:rsidRDefault="003E6042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7922D6">
      <w:rPr>
        <w:noProof/>
      </w:rPr>
      <w:t>2</w:t>
    </w:r>
    <w:r>
      <w:rPr>
        <w:noProof/>
      </w:rPr>
      <w:fldChar w:fldCharType="end"/>
    </w:r>
  </w:p>
  <w:p w14:paraId="3F5046D8" w14:textId="77777777" w:rsidR="003E6042" w:rsidRDefault="003E6042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2579C66" w14:textId="77777777" w:rsidR="003E6042" w:rsidRDefault="003E6042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7922D6">
      <w:rPr>
        <w:noProof/>
      </w:rPr>
      <w:t>1</w:t>
    </w:r>
    <w:r>
      <w:rPr>
        <w:noProof/>
      </w:rPr>
      <w:fldChar w:fldCharType="end"/>
    </w:r>
  </w:p>
  <w:p w14:paraId="4617AAEE" w14:textId="77777777" w:rsidR="003E6042" w:rsidRDefault="003E6042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E593159" w14:textId="77777777" w:rsidR="00444D52" w:rsidRDefault="00444D52" w:rsidP="002906EA">
      <w:r>
        <w:separator/>
      </w:r>
    </w:p>
  </w:footnote>
  <w:footnote w:type="continuationSeparator" w:id="0">
    <w:p w14:paraId="75275911" w14:textId="77777777" w:rsidR="00444D52" w:rsidRDefault="00444D52" w:rsidP="002906EA">
      <w:r>
        <w:continuationSeparator/>
      </w:r>
    </w:p>
  </w:footnote>
  <w:footnote w:id="1">
    <w:p w14:paraId="423F37EB" w14:textId="77777777" w:rsidR="003E6042" w:rsidRPr="00DD709A" w:rsidRDefault="003E6042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DD709A">
        <w:rPr>
          <w:lang w:val="en-US"/>
        </w:rPr>
        <w:t xml:space="preserve">Object refers to any type of PREMIS </w:t>
      </w:r>
      <w:r>
        <w:fldChar w:fldCharType="begin" w:fldLock="1"/>
      </w:r>
      <w:r>
        <w:instrText>ADDIN CSL_CITATION { "citationItems" : [ { "id" : "ITEM-1", "itemData" : { "author" : [ { "family" : "PREMIS Editorial Committee", "given" : "" } ], "id" : "ITEM-1", "issued" : { "date-parts" : [ [ "2011", "3" ] ] }, "title" : "Data Dictionary for Preservation Metadata: PREMIS version 2.1", "type" : "report" }, "uris" : [ "http://www.mendeley.com/documents/?uuid=38334358-b78f-483a-8dd0-dc078dacf7b2" ] } ], "mendeley" : {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Pr="00E441C6">
        <w:rPr>
          <w:noProof/>
        </w:rPr>
        <w:t>[1]</w:t>
      </w:r>
      <w:r>
        <w:fldChar w:fldCharType="end"/>
      </w:r>
      <w:r w:rsidRPr="00DD709A">
        <w:rPr>
          <w:lang w:val="en-US"/>
        </w:rPr>
        <w:t xml:space="preserve"> Object (Representation, File or Bitstream). More details about PREMIS object model are provided in Section </w:t>
      </w:r>
      <w:r>
        <w:rPr>
          <w:lang w:val="pt-PT"/>
        </w:rPr>
        <w:fldChar w:fldCharType="begin"/>
      </w:r>
      <w:r w:rsidRPr="00DD709A">
        <w:rPr>
          <w:lang w:val="en-US"/>
        </w:rPr>
        <w:instrText xml:space="preserve"> REF _Ref335225100 \r \h </w:instrText>
      </w:r>
      <w:r>
        <w:rPr>
          <w:lang w:val="pt-PT"/>
        </w:rPr>
      </w:r>
      <w:r>
        <w:rPr>
          <w:lang w:val="pt-PT"/>
        </w:rPr>
        <w:fldChar w:fldCharType="separate"/>
      </w:r>
      <w:r w:rsidR="007922D6">
        <w:rPr>
          <w:lang w:val="en-US"/>
        </w:rPr>
        <w:t>2.1</w:t>
      </w:r>
      <w:r>
        <w:rPr>
          <w:lang w:val="pt-PT"/>
        </w:rPr>
        <w:fldChar w:fldCharType="end"/>
      </w:r>
      <w:r w:rsidRPr="00DD709A">
        <w:rPr>
          <w:lang w:val="en-US"/>
        </w:rPr>
        <w:t>.</w:t>
      </w:r>
    </w:p>
  </w:footnote>
  <w:footnote w:id="2">
    <w:p w14:paraId="0E510279" w14:textId="77777777" w:rsidR="003E6042" w:rsidRPr="00A36EB0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pt-PT"/>
        </w:rPr>
        <w:t xml:space="preserve">Should contain the value of PREMIS Event eventOutcome field (Semantic unit </w:t>
      </w:r>
      <w:r w:rsidRPr="00A36EB0">
        <w:rPr>
          <w:lang w:val="pt-PT"/>
        </w:rPr>
        <w:t>2.5.1 eventOutcome</w:t>
      </w:r>
      <w:r>
        <w:rPr>
          <w:lang w:val="pt-PT"/>
        </w:rPr>
        <w:t xml:space="preserve"> of PREMIS Data Dictionary </w:t>
      </w:r>
      <w:r>
        <w:fldChar w:fldCharType="begin" w:fldLock="1"/>
      </w:r>
      <w:r>
        <w:instrText>ADDIN CSL_CITATION { "citationItems" : [ { "id" : "ITEM-1", "itemData" : { "author" : [ { "family" : "PREMIS Editorial Committee", "given" : "" } ], "id" : "ITEM-1", "issued" : { "date-parts" : [ [ "2011", "3" ] ] }, "title" : "Data Dictionary for Preservation Metadata: PREMIS version 2.1", "type" : "report" }, "uris" : [ "http://www.mendeley.com/documents/?uuid=38334358-b78f-483a-8dd0-dc078dacf7b2" ] } ], "mendeley" : {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Pr="00E441C6">
        <w:rPr>
          <w:noProof/>
        </w:rPr>
        <w:t>[1]</w:t>
      </w:r>
      <w:r>
        <w:fldChar w:fldCharType="end"/>
      </w:r>
      <w:r>
        <w:rPr>
          <w:lang w:val="pt-PT"/>
        </w:rPr>
        <w:t>).</w:t>
      </w:r>
    </w:p>
  </w:footnote>
  <w:footnote w:id="3">
    <w:p w14:paraId="54D8961A" w14:textId="77777777" w:rsidR="003E6042" w:rsidRPr="00E159FC" w:rsidRDefault="003E6042" w:rsidP="00E159FC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hyperlink r:id="rId1" w:history="1">
        <w:r>
          <w:rPr>
            <w:rStyle w:val="Hyperlink"/>
          </w:rPr>
          <w:t>http://www.iso.org/iso/home/standards/country_codes.htm</w:t>
        </w:r>
      </w:hyperlink>
    </w:p>
  </w:footnote>
  <w:footnote w:id="4">
    <w:p w14:paraId="14033B7D" w14:textId="77777777" w:rsidR="003E6042" w:rsidRPr="00404052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hyperlink r:id="rId2" w:history="1">
        <w:r>
          <w:rPr>
            <w:rStyle w:val="Hyperlink"/>
          </w:rPr>
          <w:t>http://en.wikipedia.org/wiki/ISO_3166-1_alpha-2</w:t>
        </w:r>
      </w:hyperlink>
    </w:p>
  </w:footnote>
  <w:footnote w:id="5">
    <w:p w14:paraId="5B0DEE4B" w14:textId="77777777" w:rsidR="003E6042" w:rsidRPr="00404052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hyperlink r:id="rId3" w:history="1">
        <w:r>
          <w:rPr>
            <w:rStyle w:val="Hyperlink"/>
          </w:rPr>
          <w:t>http://</w:t>
        </w:r>
        <w:r w:rsidRPr="00E159FC">
          <w:rPr>
            <w:rStyle w:val="Hyperlink"/>
          </w:rPr>
          <w:t>en.</w:t>
        </w:r>
        <w:r>
          <w:rPr>
            <w:rStyle w:val="Hyperlink"/>
          </w:rPr>
          <w:t>wikipedia.org/wiki/ISO_3166-2</w:t>
        </w:r>
      </w:hyperlink>
    </w:p>
  </w:footnote>
  <w:footnote w:id="6">
    <w:p w14:paraId="407BA2D1" w14:textId="77777777" w:rsidR="003E6042" w:rsidRPr="00E159FC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hyperlink r:id="rId4" w:history="1">
        <w:r>
          <w:rPr>
            <w:rStyle w:val="Hyperlink"/>
          </w:rPr>
          <w:t>http://en.wikipedia.org/wiki/Latitude</w:t>
        </w:r>
      </w:hyperlink>
    </w:p>
  </w:footnote>
  <w:footnote w:id="7">
    <w:p w14:paraId="6221F128" w14:textId="77777777" w:rsidR="003E6042" w:rsidRPr="00E159FC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hyperlink r:id="rId5" w:history="1">
        <w:r>
          <w:rPr>
            <w:rStyle w:val="Hyperlink"/>
          </w:rPr>
          <w:t>http://en.wikipedia.org/wiki/Longitude</w:t>
        </w:r>
      </w:hyperlink>
    </w:p>
  </w:footnote>
  <w:footnote w:id="8">
    <w:p w14:paraId="4B2D8570" w14:textId="77777777" w:rsidR="003E6042" w:rsidRPr="00E159FC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hyperlink r:id="rId6" w:history="1">
        <w:r>
          <w:rPr>
            <w:rStyle w:val="Hyperlink"/>
          </w:rPr>
          <w:t>http://</w:t>
        </w:r>
        <w:r w:rsidRPr="00E159FC">
          <w:rPr>
            <w:rStyle w:val="Hyperlink"/>
          </w:rPr>
          <w:t>en.</w:t>
        </w:r>
        <w:r>
          <w:rPr>
            <w:rStyle w:val="Hyperlink"/>
          </w:rPr>
          <w:t>wikipedia.org/wiki/ISO_8601</w:t>
        </w:r>
      </w:hyperlink>
    </w:p>
  </w:footnote>
  <w:footnote w:id="9">
    <w:p w14:paraId="2C6507D5" w14:textId="77777777" w:rsidR="003E6042" w:rsidRPr="00823F55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hyperlink r:id="rId7" w:history="1">
        <w:r>
          <w:rPr>
            <w:rStyle w:val="Hyperlink"/>
          </w:rPr>
          <w:t>http://en.wikipedia.org/wiki/User_agent</w:t>
        </w:r>
      </w:hyperlink>
    </w:p>
  </w:footnote>
  <w:footnote w:id="10">
    <w:p w14:paraId="3AEA50AB" w14:textId="77777777" w:rsidR="003E6042" w:rsidRDefault="003E6042" w:rsidP="006D2DB3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1C0291">
        <w:rPr>
          <w:lang w:val="pt-PT"/>
        </w:rPr>
        <w:t xml:space="preserve"> </w:t>
      </w:r>
      <w:hyperlink r:id="rId8" w:history="1">
        <w:r w:rsidRPr="001C0291">
          <w:rPr>
            <w:rStyle w:val="Hyperlink"/>
            <w:lang w:val="pt-PT"/>
          </w:rPr>
          <w:t>http://www.openarchives.org/OAI/openarchivesprotocol.html</w:t>
        </w:r>
      </w:hyperlink>
    </w:p>
  </w:footnote>
  <w:footnote w:id="11">
    <w:p w14:paraId="4A25853D" w14:textId="77777777" w:rsidR="003E6042" w:rsidRPr="001C0291" w:rsidRDefault="003E6042" w:rsidP="006D2DB3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1C0291">
        <w:rPr>
          <w:lang w:val="pt-PT"/>
        </w:rPr>
        <w:t xml:space="preserve"> </w:t>
      </w:r>
      <w:hyperlink r:id="rId9" w:history="1">
        <w:r w:rsidRPr="00373D8A">
          <w:rPr>
            <w:rStyle w:val="Hyperlink"/>
            <w:lang w:val="pt-PT"/>
          </w:rPr>
          <w:t>http://www.openarchives.org/OAI/openarchivesprotocol.html#Repository</w:t>
        </w:r>
      </w:hyperlink>
    </w:p>
  </w:footnote>
  <w:footnote w:id="12">
    <w:p w14:paraId="1C755C30" w14:textId="77777777" w:rsidR="003E6042" w:rsidRDefault="003E6042" w:rsidP="006D2DB3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373D8A">
        <w:rPr>
          <w:lang w:val="pt-PT"/>
        </w:rPr>
        <w:t xml:space="preserve"> </w:t>
      </w:r>
      <w:hyperlink r:id="rId10" w:history="1">
        <w:r w:rsidRPr="00373D8A">
          <w:rPr>
            <w:rStyle w:val="Hyperlink"/>
            <w:lang w:val="pt-PT"/>
          </w:rPr>
          <w:t>http://www.openarchives.org/OAI/openarchivesprotocol.html#harvester</w:t>
        </w:r>
      </w:hyperlink>
    </w:p>
  </w:footnote>
  <w:footnote w:id="13">
    <w:p w14:paraId="5D5E6DE9" w14:textId="77777777" w:rsidR="003E6042" w:rsidRDefault="003E6042" w:rsidP="00373D8A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373D8A">
        <w:rPr>
          <w:lang w:val="pt-PT"/>
        </w:rPr>
        <w:t xml:space="preserve"> </w:t>
      </w:r>
      <w:hyperlink r:id="rId11" w:history="1">
        <w:r w:rsidRPr="00373D8A">
          <w:rPr>
            <w:rStyle w:val="Hyperlink"/>
            <w:lang w:val="pt-PT"/>
          </w:rPr>
          <w:t>http://www.openarchives.org/OAI/openarchivesprotocol.html#Item</w:t>
        </w:r>
      </w:hyperlink>
    </w:p>
  </w:footnote>
  <w:footnote w:id="14">
    <w:p w14:paraId="0AAB60A2" w14:textId="77777777" w:rsidR="003E6042" w:rsidRDefault="003E6042" w:rsidP="00373D8A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373D8A">
        <w:rPr>
          <w:lang w:val="pt-PT"/>
        </w:rPr>
        <w:t xml:space="preserve"> </w:t>
      </w:r>
      <w:hyperlink r:id="rId12" w:history="1">
        <w:r w:rsidRPr="00373D8A">
          <w:rPr>
            <w:rStyle w:val="Hyperlink"/>
            <w:lang w:val="pt-PT"/>
          </w:rPr>
          <w:t>http://www.openarchives.org/OAI/openarchivesprotocol.html#UniqueIdentifier</w:t>
        </w:r>
      </w:hyperlink>
    </w:p>
  </w:footnote>
  <w:footnote w:id="15">
    <w:p w14:paraId="6BA6EA49" w14:textId="77777777" w:rsidR="003E6042" w:rsidRDefault="003E6042" w:rsidP="00373D8A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C67EA4">
        <w:rPr>
          <w:lang w:val="pt-PT"/>
        </w:rPr>
        <w:t xml:space="preserve"> </w:t>
      </w:r>
      <w:hyperlink r:id="rId13" w:anchor="Record" w:history="1">
        <w:r w:rsidRPr="00C67EA4">
          <w:rPr>
            <w:rStyle w:val="Hyperlink"/>
            <w:lang w:val="pt-PT"/>
          </w:rPr>
          <w:t>http://www.openarchives.org/OAI/openarchivesprotocol.html#Record</w:t>
        </w:r>
      </w:hyperlink>
    </w:p>
  </w:footnote>
  <w:footnote w:id="16">
    <w:p w14:paraId="7D76DEA3" w14:textId="77777777" w:rsidR="003E6042" w:rsidRDefault="003E6042" w:rsidP="00373D8A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373D8A">
        <w:rPr>
          <w:lang w:val="pt-PT"/>
        </w:rPr>
        <w:t xml:space="preserve"> </w:t>
      </w:r>
      <w:hyperlink r:id="rId14" w:history="1">
        <w:r w:rsidRPr="00373D8A">
          <w:rPr>
            <w:rStyle w:val="Hyperlink"/>
            <w:lang w:val="pt-PT"/>
          </w:rPr>
          <w:t>http://www.openarchives.org/OAI/openarchivesprotocol.html#Set</w:t>
        </w:r>
      </w:hyperlink>
    </w:p>
  </w:footnote>
  <w:footnote w:id="17">
    <w:p w14:paraId="5448179D" w14:textId="77777777" w:rsidR="003E6042" w:rsidRDefault="003E6042" w:rsidP="00373D8A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373D8A">
        <w:rPr>
          <w:lang w:val="pt-PT"/>
        </w:rPr>
        <w:t xml:space="preserve"> </w:t>
      </w:r>
      <w:hyperlink r:id="rId15" w:history="1">
        <w:r w:rsidRPr="00373D8A">
          <w:rPr>
            <w:rStyle w:val="Hyperlink"/>
            <w:lang w:val="pt-PT"/>
          </w:rPr>
          <w:t>http://www.openarchives.org/OAI/openarchivesprotocol.html#harvester</w:t>
        </w:r>
      </w:hyperlink>
    </w:p>
  </w:footnote>
  <w:footnote w:id="18">
    <w:p w14:paraId="6CBEBA60" w14:textId="77777777" w:rsidR="003E6042" w:rsidRPr="00E451EF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C67EA4">
        <w:rPr>
          <w:lang w:val="pt-PT"/>
        </w:rPr>
        <w:t xml:space="preserve"> </w:t>
      </w:r>
      <w:hyperlink r:id="rId16" w:anchor="SelectiveHarvestingandSets" w:history="1">
        <w:r w:rsidRPr="00C67EA4">
          <w:rPr>
            <w:rStyle w:val="Hyperlink"/>
            <w:lang w:val="pt-PT"/>
          </w:rPr>
          <w:t>http://www.openarchives.org/OAI/openarchivesprotocol.html#SelectiveHarvestingandSets</w:t>
        </w:r>
      </w:hyperlink>
    </w:p>
  </w:footnote>
  <w:footnote w:id="19">
    <w:p w14:paraId="6C00D4A2" w14:textId="77777777" w:rsidR="003E6042" w:rsidRPr="00BE0C27" w:rsidRDefault="003E6042" w:rsidP="005149CF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r w:rsidRPr="00BE0C27">
        <w:t>http://www.openarchives.org/OAI/openarchivesprotocol.html#MetadataNamespaces</w:t>
      </w:r>
    </w:p>
  </w:footnote>
  <w:footnote w:id="20">
    <w:p w14:paraId="76EA2A15" w14:textId="77777777" w:rsidR="003E6042" w:rsidRPr="00525838" w:rsidRDefault="003E6042" w:rsidP="00DF492F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C67EA4">
        <w:rPr>
          <w:lang w:val="pt-PT"/>
        </w:rPr>
        <w:t xml:space="preserve"> </w:t>
      </w:r>
      <w:hyperlink r:id="rId17" w:anchor="MetadataNamespaces" w:history="1">
        <w:r w:rsidRPr="00C67EA4">
          <w:rPr>
            <w:rStyle w:val="Hyperlink"/>
            <w:lang w:val="pt-PT"/>
          </w:rPr>
          <w:t>http://www.openarchives.org/OAI/openarchivesprotocol.html#MetadataNamespaces</w:t>
        </w:r>
      </w:hyperlink>
    </w:p>
  </w:footnote>
  <w:footnote w:id="21">
    <w:p w14:paraId="105D62BD" w14:textId="77777777" w:rsidR="003E6042" w:rsidRPr="009E494F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pt-PT"/>
        </w:rPr>
        <w:t xml:space="preserve">Schema URL for oai_dc is </w:t>
      </w:r>
      <w:r w:rsidRPr="00AD34A4">
        <w:t>http://www.openarchives.org/OAI/2.0/oai_dc.xsd</w:t>
      </w:r>
    </w:p>
  </w:footnote>
  <w:footnote w:id="22">
    <w:p w14:paraId="69A1B0EB" w14:textId="77777777" w:rsidR="003E6042" w:rsidRPr="009E494F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pt-PT"/>
        </w:rPr>
        <w:t xml:space="preserve">Schema URL for premis-event-v2 is </w:t>
      </w:r>
      <w:r w:rsidRPr="009E494F">
        <w:rPr>
          <w:lang w:val="pt-PT"/>
        </w:rPr>
        <w:t>http://www.loc.gov/standards/premis/v2/premis.xsd</w:t>
      </w:r>
    </w:p>
  </w:footnote>
  <w:footnote w:id="23">
    <w:p w14:paraId="7B0D136A" w14:textId="77777777" w:rsidR="003E6042" w:rsidRPr="009E494F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val="pt-PT"/>
        </w:rPr>
        <w:t xml:space="preserve">Schema URL for premis-full-v2 is </w:t>
      </w:r>
      <w:r w:rsidRPr="009E494F">
        <w:rPr>
          <w:lang w:val="pt-PT"/>
        </w:rPr>
        <w:t>http://www.loc.gov/standards/premis/v2/premis.xsd</w:t>
      </w:r>
    </w:p>
  </w:footnote>
  <w:footnote w:id="24">
    <w:p w14:paraId="3FAEC6DD" w14:textId="77777777" w:rsidR="003E6042" w:rsidRPr="00A15689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A15689">
        <w:rPr>
          <w:lang w:val="pt-PT"/>
        </w:rPr>
        <w:t xml:space="preserve"> </w:t>
      </w:r>
      <w:hyperlink r:id="rId18" w:history="1">
        <w:r w:rsidRPr="00A15689">
          <w:rPr>
            <w:rStyle w:val="Hyperlink"/>
            <w:lang w:val="pt-PT"/>
          </w:rPr>
          <w:t>http://tools.ietf.org/html/rfc1945#section-11.1</w:t>
        </w:r>
      </w:hyperlink>
    </w:p>
  </w:footnote>
  <w:footnote w:id="25">
    <w:p w14:paraId="2F0FE1C8" w14:textId="77777777" w:rsidR="003E6042" w:rsidRDefault="003E6042" w:rsidP="00373D8A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373D8A">
        <w:rPr>
          <w:lang w:val="pt-PT"/>
        </w:rPr>
        <w:t xml:space="preserve"> </w:t>
      </w:r>
      <w:hyperlink r:id="rId19" w:history="1">
        <w:r w:rsidRPr="00373D8A">
          <w:rPr>
            <w:rStyle w:val="Hyperlink"/>
            <w:lang w:val="pt-PT"/>
          </w:rPr>
          <w:t>http://www.openarchives.org/OAI/openarchivesprotocol.html#Identify</w:t>
        </w:r>
      </w:hyperlink>
    </w:p>
  </w:footnote>
  <w:footnote w:id="26">
    <w:p w14:paraId="0F5572CD" w14:textId="77777777" w:rsidR="003E6042" w:rsidRPr="00AF76A2" w:rsidRDefault="003E6042" w:rsidP="00373D8A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6D2DB3">
        <w:rPr>
          <w:lang w:val="pt-PT"/>
        </w:rPr>
        <w:t xml:space="preserve"> </w:t>
      </w:r>
      <w:hyperlink r:id="rId20" w:history="1">
        <w:r w:rsidRPr="00373D8A">
          <w:rPr>
            <w:rStyle w:val="Hyperlink"/>
            <w:lang w:val="pt-PT"/>
          </w:rPr>
          <w:t>http://www.openarchives.org/OAI/openarchivesprotocol.html#ListMetadataFormats</w:t>
        </w:r>
      </w:hyperlink>
    </w:p>
  </w:footnote>
  <w:footnote w:id="27">
    <w:p w14:paraId="5C21DE57" w14:textId="77777777" w:rsidR="003E6042" w:rsidRPr="00172861" w:rsidRDefault="003E6042" w:rsidP="00373D8A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6D2DB3">
        <w:rPr>
          <w:lang w:val="pt-PT"/>
        </w:rPr>
        <w:t xml:space="preserve"> </w:t>
      </w:r>
      <w:hyperlink r:id="rId21" w:history="1">
        <w:r w:rsidRPr="00373D8A">
          <w:rPr>
            <w:rStyle w:val="Hyperlink"/>
            <w:lang w:val="pt-PT"/>
          </w:rPr>
          <w:t>http://www.openarchives.org/OAI/openarchivesprotocol.html#ListSets</w:t>
        </w:r>
      </w:hyperlink>
    </w:p>
  </w:footnote>
  <w:footnote w:id="28">
    <w:p w14:paraId="1A5B8E78" w14:textId="77777777" w:rsidR="003E6042" w:rsidRPr="0079363F" w:rsidRDefault="003E6042" w:rsidP="00373D8A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6D2DB3">
        <w:rPr>
          <w:lang w:val="pt-PT"/>
        </w:rPr>
        <w:t xml:space="preserve"> </w:t>
      </w:r>
      <w:hyperlink r:id="rId22" w:history="1">
        <w:r w:rsidRPr="00373D8A">
          <w:rPr>
            <w:rStyle w:val="Hyperlink"/>
            <w:lang w:val="pt-PT"/>
          </w:rPr>
          <w:t>http://www.openarchives.org/OAI/openarchivesprotocol.html#GetRecord</w:t>
        </w:r>
      </w:hyperlink>
    </w:p>
  </w:footnote>
  <w:footnote w:id="29">
    <w:p w14:paraId="4575436C" w14:textId="77777777" w:rsidR="003E6042" w:rsidRPr="00373D8A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373D8A">
        <w:rPr>
          <w:lang w:val="pt-PT"/>
        </w:rPr>
        <w:t xml:space="preserve"> </w:t>
      </w:r>
      <w:hyperlink r:id="rId23" w:history="1">
        <w:r w:rsidRPr="00373D8A">
          <w:rPr>
            <w:rStyle w:val="Hyperlink"/>
            <w:lang w:val="pt-PT"/>
          </w:rPr>
          <w:t>http://www.openarchives.org/OAI/openarchivesprotocol.html#ListIdentifiers</w:t>
        </w:r>
      </w:hyperlink>
    </w:p>
  </w:footnote>
  <w:footnote w:id="30">
    <w:p w14:paraId="3EA8580E" w14:textId="77777777" w:rsidR="003E6042" w:rsidRPr="00373D8A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373D8A">
        <w:rPr>
          <w:lang w:val="pt-PT"/>
        </w:rPr>
        <w:t xml:space="preserve"> </w:t>
      </w:r>
      <w:hyperlink r:id="rId24" w:history="1">
        <w:r w:rsidRPr="00373D8A">
          <w:rPr>
            <w:rStyle w:val="Hyperlink"/>
            <w:lang w:val="pt-PT"/>
          </w:rPr>
          <w:t>http://www.openarchives.org/OAI/openarchivesprotocol.html#ListIdentifiers</w:t>
        </w:r>
      </w:hyperlink>
    </w:p>
  </w:footnote>
  <w:footnote w:id="31">
    <w:p w14:paraId="5B46F869" w14:textId="77777777" w:rsidR="003E6042" w:rsidRPr="0059744A" w:rsidRDefault="003E6042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6D2DB3">
        <w:rPr>
          <w:lang w:val="pt-PT"/>
        </w:rPr>
        <w:t xml:space="preserve"> </w:t>
      </w:r>
      <w:hyperlink r:id="rId25" w:history="1">
        <w:r w:rsidRPr="008B3879">
          <w:rPr>
            <w:rStyle w:val="Hyperlink"/>
            <w:lang w:val="pt-PT"/>
          </w:rPr>
          <w:t>http://www.openarchives.org/OAI/openarchivesprotocol.html#ListRecords</w:t>
        </w:r>
      </w:hyperlink>
    </w:p>
  </w:footnote>
  <w:footnote w:id="32">
    <w:p w14:paraId="4CB4C07E" w14:textId="77777777" w:rsidR="003E6042" w:rsidRPr="0059744A" w:rsidRDefault="003E6042" w:rsidP="00505C48">
      <w:pPr>
        <w:pStyle w:val="FootnoteText"/>
        <w:rPr>
          <w:lang w:val="pt-PT"/>
        </w:rPr>
      </w:pPr>
      <w:r>
        <w:rPr>
          <w:rStyle w:val="FootnoteReference"/>
        </w:rPr>
        <w:footnoteRef/>
      </w:r>
      <w:r w:rsidRPr="006D2DB3">
        <w:rPr>
          <w:lang w:val="pt-PT"/>
        </w:rPr>
        <w:t xml:space="preserve"> </w:t>
      </w:r>
      <w:hyperlink r:id="rId26" w:history="1">
        <w:r w:rsidRPr="008B3879">
          <w:rPr>
            <w:rStyle w:val="Hyperlink"/>
            <w:lang w:val="pt-PT"/>
          </w:rPr>
          <w:t>http://www.openarchives.org/OAI/openarchivesprotocol.html#ListRecords</w:t>
        </w:r>
      </w:hyperlink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13FEE09" w14:textId="77777777" w:rsidR="003E6042" w:rsidRDefault="003E6042">
    <w:pPr>
      <w:pStyle w:val="Header"/>
    </w:pPr>
    <w:r>
      <w:rPr>
        <w:noProof/>
        <w:lang w:val="en-US"/>
      </w:rPr>
      <w:drawing>
        <wp:anchor distT="0" distB="0" distL="114300" distR="114300" simplePos="0" relativeHeight="251657728" behindDoc="1" locked="0" layoutInCell="1" allowOverlap="1" wp14:anchorId="61EFCCBE" wp14:editId="478E8989">
          <wp:simplePos x="0" y="0"/>
          <wp:positionH relativeFrom="column">
            <wp:posOffset>3433445</wp:posOffset>
          </wp:positionH>
          <wp:positionV relativeFrom="paragraph">
            <wp:posOffset>-337820</wp:posOffset>
          </wp:positionV>
          <wp:extent cx="3009900" cy="981075"/>
          <wp:effectExtent l="19050" t="0" r="0" b="0"/>
          <wp:wrapTight wrapText="bothSides">
            <wp:wrapPolygon edited="0">
              <wp:start x="-137" y="0"/>
              <wp:lineTo x="-137" y="21390"/>
              <wp:lineTo x="21600" y="21390"/>
              <wp:lineTo x="21600" y="0"/>
              <wp:lineTo x="-137" y="0"/>
            </wp:wrapPolygon>
          </wp:wrapTight>
          <wp:docPr id="1" name="Bild 1" descr="Scape_Logo_Large_NoTagline_v1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Bild 1" descr="Scape_Logo_Large_NoTagline_v10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009900" cy="98107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anchor>
      </w:drawing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24C103C" w14:textId="77777777" w:rsidR="003E6042" w:rsidRDefault="003E6042">
    <w:pPr>
      <w:pStyle w:val="Header"/>
    </w:pPr>
  </w:p>
  <w:p w14:paraId="1B17B9C5" w14:textId="77777777" w:rsidR="003E6042" w:rsidRDefault="003E6042"/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484EC5"/>
    <w:multiLevelType w:val="multilevel"/>
    <w:tmpl w:val="D83643B8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>
    <w:nsid w:val="219B7CE3"/>
    <w:multiLevelType w:val="hybridMultilevel"/>
    <w:tmpl w:val="3998D64C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F9F33E4"/>
    <w:multiLevelType w:val="hybridMultilevel"/>
    <w:tmpl w:val="F4D6630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97E4368"/>
    <w:multiLevelType w:val="multilevel"/>
    <w:tmpl w:val="E1866CD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>
    <w:nsid w:val="460D1579"/>
    <w:multiLevelType w:val="hybridMultilevel"/>
    <w:tmpl w:val="1376DB1E"/>
    <w:lvl w:ilvl="0" w:tplc="081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4DFD1620"/>
    <w:multiLevelType w:val="hybridMultilevel"/>
    <w:tmpl w:val="EA56A5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A96000F"/>
    <w:multiLevelType w:val="hybridMultilevel"/>
    <w:tmpl w:val="BBCADE4E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640E4565"/>
    <w:multiLevelType w:val="multilevel"/>
    <w:tmpl w:val="DDC0CFF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>
    <w:nsid w:val="6DCC0CEA"/>
    <w:multiLevelType w:val="hybridMultilevel"/>
    <w:tmpl w:val="5512E89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EDE0B64"/>
    <w:multiLevelType w:val="hybridMultilevel"/>
    <w:tmpl w:val="3998D64C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98B20D0"/>
    <w:multiLevelType w:val="hybridMultilevel"/>
    <w:tmpl w:val="EDFEC69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Bookshelf Symbol 7" w:hAnsi="Bookshelf Symbol 7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Bookshelf Symbol 7" w:hAnsi="Bookshelf Symbol 7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Bookshelf Symbol 7" w:hAnsi="Bookshelf Symbol 7" w:hint="default"/>
      </w:rPr>
    </w:lvl>
  </w:abstractNum>
  <w:abstractNum w:abstractNumId="11">
    <w:nsid w:val="7AC51FE2"/>
    <w:multiLevelType w:val="hybridMultilevel"/>
    <w:tmpl w:val="8C30A9B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7"/>
  </w:num>
  <w:num w:numId="3">
    <w:abstractNumId w:val="3"/>
  </w:num>
  <w:num w:numId="4">
    <w:abstractNumId w:val="10"/>
  </w:num>
  <w:num w:numId="5">
    <w:abstractNumId w:val="11"/>
  </w:num>
  <w:num w:numId="6">
    <w:abstractNumId w:val="8"/>
  </w:num>
  <w:num w:numId="7">
    <w:abstractNumId w:val="2"/>
  </w:num>
  <w:num w:numId="8">
    <w:abstractNumId w:val="5"/>
  </w:num>
  <w:num w:numId="9">
    <w:abstractNumId w:val="9"/>
  </w:num>
  <w:num w:numId="10">
    <w:abstractNumId w:val="6"/>
  </w:num>
  <w:num w:numId="11">
    <w:abstractNumId w:val="4"/>
  </w:num>
  <w:num w:numId="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4"/>
  <w:attachedTemplate r:id="rId1"/>
  <w:defaultTabStop w:val="720"/>
  <w:hyphenationZone w:val="425"/>
  <w:drawingGridHorizontalSpacing w:val="10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85D6A"/>
    <w:rsid w:val="00003597"/>
    <w:rsid w:val="0000380F"/>
    <w:rsid w:val="00006B75"/>
    <w:rsid w:val="00011F51"/>
    <w:rsid w:val="0001252A"/>
    <w:rsid w:val="00016417"/>
    <w:rsid w:val="00017D75"/>
    <w:rsid w:val="0002261B"/>
    <w:rsid w:val="000332E4"/>
    <w:rsid w:val="00036D47"/>
    <w:rsid w:val="000421BB"/>
    <w:rsid w:val="00044C89"/>
    <w:rsid w:val="00060E0B"/>
    <w:rsid w:val="000623FD"/>
    <w:rsid w:val="0006325E"/>
    <w:rsid w:val="00073F81"/>
    <w:rsid w:val="0007731C"/>
    <w:rsid w:val="00077B8B"/>
    <w:rsid w:val="00082BDB"/>
    <w:rsid w:val="0008392C"/>
    <w:rsid w:val="000848DF"/>
    <w:rsid w:val="000A10B4"/>
    <w:rsid w:val="000A2058"/>
    <w:rsid w:val="000B0440"/>
    <w:rsid w:val="000B706E"/>
    <w:rsid w:val="000C5AB3"/>
    <w:rsid w:val="000D0924"/>
    <w:rsid w:val="000D4DF2"/>
    <w:rsid w:val="000D5A99"/>
    <w:rsid w:val="000E0611"/>
    <w:rsid w:val="000E0AE8"/>
    <w:rsid w:val="000E30B6"/>
    <w:rsid w:val="000E7077"/>
    <w:rsid w:val="000F0A2E"/>
    <w:rsid w:val="000F6ABB"/>
    <w:rsid w:val="000F72BD"/>
    <w:rsid w:val="001027EE"/>
    <w:rsid w:val="001103CC"/>
    <w:rsid w:val="0011053C"/>
    <w:rsid w:val="0011186A"/>
    <w:rsid w:val="001205D1"/>
    <w:rsid w:val="00132D2F"/>
    <w:rsid w:val="00152601"/>
    <w:rsid w:val="00153985"/>
    <w:rsid w:val="00165900"/>
    <w:rsid w:val="00166424"/>
    <w:rsid w:val="00170881"/>
    <w:rsid w:val="00172861"/>
    <w:rsid w:val="00173370"/>
    <w:rsid w:val="001746C9"/>
    <w:rsid w:val="00177152"/>
    <w:rsid w:val="00181841"/>
    <w:rsid w:val="00182B5E"/>
    <w:rsid w:val="00183D88"/>
    <w:rsid w:val="00193BA0"/>
    <w:rsid w:val="001A4F40"/>
    <w:rsid w:val="001B20EA"/>
    <w:rsid w:val="001B3C54"/>
    <w:rsid w:val="001C0291"/>
    <w:rsid w:val="001C1162"/>
    <w:rsid w:val="001D0758"/>
    <w:rsid w:val="001D1934"/>
    <w:rsid w:val="001D61A1"/>
    <w:rsid w:val="001D715B"/>
    <w:rsid w:val="0020655F"/>
    <w:rsid w:val="00207D9D"/>
    <w:rsid w:val="002105DF"/>
    <w:rsid w:val="00220EF2"/>
    <w:rsid w:val="0023046D"/>
    <w:rsid w:val="00235F80"/>
    <w:rsid w:val="0026181D"/>
    <w:rsid w:val="00261D6E"/>
    <w:rsid w:val="002660B4"/>
    <w:rsid w:val="00273CD6"/>
    <w:rsid w:val="002763DF"/>
    <w:rsid w:val="0028498A"/>
    <w:rsid w:val="002906EA"/>
    <w:rsid w:val="00293BCA"/>
    <w:rsid w:val="00293FDD"/>
    <w:rsid w:val="00296792"/>
    <w:rsid w:val="00297041"/>
    <w:rsid w:val="002A7CE3"/>
    <w:rsid w:val="002B6AD6"/>
    <w:rsid w:val="002C1D7D"/>
    <w:rsid w:val="002D3623"/>
    <w:rsid w:val="002D398F"/>
    <w:rsid w:val="002D6F31"/>
    <w:rsid w:val="002E470B"/>
    <w:rsid w:val="00306CB7"/>
    <w:rsid w:val="00312097"/>
    <w:rsid w:val="0031310E"/>
    <w:rsid w:val="0031670F"/>
    <w:rsid w:val="00320317"/>
    <w:rsid w:val="00323B14"/>
    <w:rsid w:val="003300F3"/>
    <w:rsid w:val="003304DC"/>
    <w:rsid w:val="00333627"/>
    <w:rsid w:val="00334126"/>
    <w:rsid w:val="00341F35"/>
    <w:rsid w:val="00347E09"/>
    <w:rsid w:val="00350807"/>
    <w:rsid w:val="00356DB3"/>
    <w:rsid w:val="00361F6A"/>
    <w:rsid w:val="00365BB4"/>
    <w:rsid w:val="00373D8A"/>
    <w:rsid w:val="00374978"/>
    <w:rsid w:val="00387F83"/>
    <w:rsid w:val="0039104B"/>
    <w:rsid w:val="00393901"/>
    <w:rsid w:val="003A0602"/>
    <w:rsid w:val="003B3A0B"/>
    <w:rsid w:val="003B4E5B"/>
    <w:rsid w:val="003C208B"/>
    <w:rsid w:val="003D318C"/>
    <w:rsid w:val="003D4BC2"/>
    <w:rsid w:val="003D5657"/>
    <w:rsid w:val="003E1C4E"/>
    <w:rsid w:val="003E6042"/>
    <w:rsid w:val="003E6634"/>
    <w:rsid w:val="003F119A"/>
    <w:rsid w:val="003F1D7D"/>
    <w:rsid w:val="003F336F"/>
    <w:rsid w:val="00404052"/>
    <w:rsid w:val="00404755"/>
    <w:rsid w:val="00414C0F"/>
    <w:rsid w:val="00437234"/>
    <w:rsid w:val="004378BB"/>
    <w:rsid w:val="00444D52"/>
    <w:rsid w:val="00444E77"/>
    <w:rsid w:val="00447D73"/>
    <w:rsid w:val="004523E7"/>
    <w:rsid w:val="0045664D"/>
    <w:rsid w:val="004632B0"/>
    <w:rsid w:val="00475AEE"/>
    <w:rsid w:val="00481391"/>
    <w:rsid w:val="0048596A"/>
    <w:rsid w:val="004919E6"/>
    <w:rsid w:val="00492873"/>
    <w:rsid w:val="004A4F19"/>
    <w:rsid w:val="004A66E0"/>
    <w:rsid w:val="004B6126"/>
    <w:rsid w:val="004C18A5"/>
    <w:rsid w:val="004C2B04"/>
    <w:rsid w:val="004C6476"/>
    <w:rsid w:val="004D136B"/>
    <w:rsid w:val="004D566B"/>
    <w:rsid w:val="004E009D"/>
    <w:rsid w:val="004F05B0"/>
    <w:rsid w:val="004F6935"/>
    <w:rsid w:val="0050277B"/>
    <w:rsid w:val="00505C48"/>
    <w:rsid w:val="005100E1"/>
    <w:rsid w:val="00510B78"/>
    <w:rsid w:val="005146E6"/>
    <w:rsid w:val="005149CF"/>
    <w:rsid w:val="00525838"/>
    <w:rsid w:val="00525CCF"/>
    <w:rsid w:val="00526628"/>
    <w:rsid w:val="005300DB"/>
    <w:rsid w:val="00532488"/>
    <w:rsid w:val="00532B2C"/>
    <w:rsid w:val="005341CA"/>
    <w:rsid w:val="005519BE"/>
    <w:rsid w:val="0056027A"/>
    <w:rsid w:val="00561F03"/>
    <w:rsid w:val="00572D4F"/>
    <w:rsid w:val="00586F48"/>
    <w:rsid w:val="0059058D"/>
    <w:rsid w:val="00593FA2"/>
    <w:rsid w:val="0059744A"/>
    <w:rsid w:val="005A49F6"/>
    <w:rsid w:val="005A6D6A"/>
    <w:rsid w:val="005B1BE6"/>
    <w:rsid w:val="005B5D9F"/>
    <w:rsid w:val="005C29EF"/>
    <w:rsid w:val="005D34B8"/>
    <w:rsid w:val="005D4A26"/>
    <w:rsid w:val="005E186B"/>
    <w:rsid w:val="005E6EBB"/>
    <w:rsid w:val="005F0165"/>
    <w:rsid w:val="005F437C"/>
    <w:rsid w:val="005F6DC2"/>
    <w:rsid w:val="005F72C4"/>
    <w:rsid w:val="00612D2F"/>
    <w:rsid w:val="00613FEA"/>
    <w:rsid w:val="00614F50"/>
    <w:rsid w:val="006154D2"/>
    <w:rsid w:val="00623D99"/>
    <w:rsid w:val="00633822"/>
    <w:rsid w:val="00643C9E"/>
    <w:rsid w:val="00655F57"/>
    <w:rsid w:val="0065760D"/>
    <w:rsid w:val="00662643"/>
    <w:rsid w:val="00664DEF"/>
    <w:rsid w:val="00665F01"/>
    <w:rsid w:val="006745C9"/>
    <w:rsid w:val="006804DB"/>
    <w:rsid w:val="00687C21"/>
    <w:rsid w:val="006904A0"/>
    <w:rsid w:val="00692657"/>
    <w:rsid w:val="006951E8"/>
    <w:rsid w:val="006A0726"/>
    <w:rsid w:val="006A15C8"/>
    <w:rsid w:val="006A1D36"/>
    <w:rsid w:val="006B4F48"/>
    <w:rsid w:val="006D20B3"/>
    <w:rsid w:val="006D2DB3"/>
    <w:rsid w:val="006D4478"/>
    <w:rsid w:val="006D4CCD"/>
    <w:rsid w:val="006E17D0"/>
    <w:rsid w:val="006E29AB"/>
    <w:rsid w:val="006F12EC"/>
    <w:rsid w:val="006F3A4B"/>
    <w:rsid w:val="00701394"/>
    <w:rsid w:val="0070320C"/>
    <w:rsid w:val="0070687C"/>
    <w:rsid w:val="00706E9D"/>
    <w:rsid w:val="00707BEF"/>
    <w:rsid w:val="00715511"/>
    <w:rsid w:val="00721BDB"/>
    <w:rsid w:val="007272BE"/>
    <w:rsid w:val="00732D83"/>
    <w:rsid w:val="00733BE4"/>
    <w:rsid w:val="007344DF"/>
    <w:rsid w:val="007454A9"/>
    <w:rsid w:val="00745BD2"/>
    <w:rsid w:val="007517DF"/>
    <w:rsid w:val="00752F72"/>
    <w:rsid w:val="00752FED"/>
    <w:rsid w:val="007561DF"/>
    <w:rsid w:val="00770823"/>
    <w:rsid w:val="007736DA"/>
    <w:rsid w:val="00776542"/>
    <w:rsid w:val="00781A78"/>
    <w:rsid w:val="00782D09"/>
    <w:rsid w:val="007871D4"/>
    <w:rsid w:val="007922D6"/>
    <w:rsid w:val="0079363F"/>
    <w:rsid w:val="00793E01"/>
    <w:rsid w:val="007A06DB"/>
    <w:rsid w:val="007A71D7"/>
    <w:rsid w:val="007B015E"/>
    <w:rsid w:val="007B3AE8"/>
    <w:rsid w:val="007C5340"/>
    <w:rsid w:val="007F11EB"/>
    <w:rsid w:val="007F6C9E"/>
    <w:rsid w:val="00813E4D"/>
    <w:rsid w:val="00816FAF"/>
    <w:rsid w:val="008206AA"/>
    <w:rsid w:val="008207F1"/>
    <w:rsid w:val="008214E8"/>
    <w:rsid w:val="008215A3"/>
    <w:rsid w:val="00822AF8"/>
    <w:rsid w:val="008234D6"/>
    <w:rsid w:val="00823F55"/>
    <w:rsid w:val="0083231A"/>
    <w:rsid w:val="00842810"/>
    <w:rsid w:val="00843ADA"/>
    <w:rsid w:val="00851944"/>
    <w:rsid w:val="00852BE5"/>
    <w:rsid w:val="0085753C"/>
    <w:rsid w:val="00863EBA"/>
    <w:rsid w:val="00870508"/>
    <w:rsid w:val="00871EB2"/>
    <w:rsid w:val="008725B1"/>
    <w:rsid w:val="008764F1"/>
    <w:rsid w:val="0088221E"/>
    <w:rsid w:val="00885CE5"/>
    <w:rsid w:val="008927D4"/>
    <w:rsid w:val="008B3879"/>
    <w:rsid w:val="008D1CAE"/>
    <w:rsid w:val="008D420D"/>
    <w:rsid w:val="008E2455"/>
    <w:rsid w:val="008E4290"/>
    <w:rsid w:val="008E561C"/>
    <w:rsid w:val="008F21B6"/>
    <w:rsid w:val="008F42B6"/>
    <w:rsid w:val="00902ABC"/>
    <w:rsid w:val="0090501E"/>
    <w:rsid w:val="00924DCD"/>
    <w:rsid w:val="00930199"/>
    <w:rsid w:val="00930931"/>
    <w:rsid w:val="00935F57"/>
    <w:rsid w:val="00937363"/>
    <w:rsid w:val="00943483"/>
    <w:rsid w:val="00946B29"/>
    <w:rsid w:val="0096699C"/>
    <w:rsid w:val="00972A68"/>
    <w:rsid w:val="00980A2F"/>
    <w:rsid w:val="00981120"/>
    <w:rsid w:val="00986484"/>
    <w:rsid w:val="00996308"/>
    <w:rsid w:val="009A2D93"/>
    <w:rsid w:val="009A54E2"/>
    <w:rsid w:val="009B17B6"/>
    <w:rsid w:val="009B29EC"/>
    <w:rsid w:val="009B55E3"/>
    <w:rsid w:val="009D5341"/>
    <w:rsid w:val="009D7494"/>
    <w:rsid w:val="009E494F"/>
    <w:rsid w:val="009F2783"/>
    <w:rsid w:val="00A00CBA"/>
    <w:rsid w:val="00A046DB"/>
    <w:rsid w:val="00A07362"/>
    <w:rsid w:val="00A15689"/>
    <w:rsid w:val="00A178F1"/>
    <w:rsid w:val="00A33013"/>
    <w:rsid w:val="00A3665B"/>
    <w:rsid w:val="00A36EB0"/>
    <w:rsid w:val="00A4067E"/>
    <w:rsid w:val="00A410A9"/>
    <w:rsid w:val="00A554DB"/>
    <w:rsid w:val="00A60148"/>
    <w:rsid w:val="00A60893"/>
    <w:rsid w:val="00A6691C"/>
    <w:rsid w:val="00A67405"/>
    <w:rsid w:val="00A74E63"/>
    <w:rsid w:val="00A851A9"/>
    <w:rsid w:val="00A9425C"/>
    <w:rsid w:val="00A95A52"/>
    <w:rsid w:val="00AA191E"/>
    <w:rsid w:val="00AB09DD"/>
    <w:rsid w:val="00AB1AD7"/>
    <w:rsid w:val="00AB4A20"/>
    <w:rsid w:val="00AC2BA4"/>
    <w:rsid w:val="00AC3B3F"/>
    <w:rsid w:val="00AC55BD"/>
    <w:rsid w:val="00AC7CEB"/>
    <w:rsid w:val="00AD30F7"/>
    <w:rsid w:val="00AD34A4"/>
    <w:rsid w:val="00AD4294"/>
    <w:rsid w:val="00AE4F3B"/>
    <w:rsid w:val="00AF3FAC"/>
    <w:rsid w:val="00AF40E2"/>
    <w:rsid w:val="00AF585C"/>
    <w:rsid w:val="00AF5A88"/>
    <w:rsid w:val="00AF76A2"/>
    <w:rsid w:val="00B00B9D"/>
    <w:rsid w:val="00B019D3"/>
    <w:rsid w:val="00B03ABA"/>
    <w:rsid w:val="00B12AD6"/>
    <w:rsid w:val="00B12F74"/>
    <w:rsid w:val="00B20545"/>
    <w:rsid w:val="00B229E4"/>
    <w:rsid w:val="00B30AC3"/>
    <w:rsid w:val="00B31B8C"/>
    <w:rsid w:val="00B34AA8"/>
    <w:rsid w:val="00B43278"/>
    <w:rsid w:val="00B534E3"/>
    <w:rsid w:val="00B56B68"/>
    <w:rsid w:val="00B56DC7"/>
    <w:rsid w:val="00B62EFF"/>
    <w:rsid w:val="00B64C1B"/>
    <w:rsid w:val="00B70159"/>
    <w:rsid w:val="00B83DEC"/>
    <w:rsid w:val="00B84F8A"/>
    <w:rsid w:val="00B85D6A"/>
    <w:rsid w:val="00BA163D"/>
    <w:rsid w:val="00BA1B52"/>
    <w:rsid w:val="00BA5010"/>
    <w:rsid w:val="00BB1ADB"/>
    <w:rsid w:val="00BB3A27"/>
    <w:rsid w:val="00BB4741"/>
    <w:rsid w:val="00BB64B2"/>
    <w:rsid w:val="00BC2CBB"/>
    <w:rsid w:val="00BC3115"/>
    <w:rsid w:val="00BC6154"/>
    <w:rsid w:val="00BC7191"/>
    <w:rsid w:val="00BD0C24"/>
    <w:rsid w:val="00BD3FD4"/>
    <w:rsid w:val="00BE0B27"/>
    <w:rsid w:val="00BE0C27"/>
    <w:rsid w:val="00BF3DC5"/>
    <w:rsid w:val="00C0130A"/>
    <w:rsid w:val="00C02A53"/>
    <w:rsid w:val="00C062ED"/>
    <w:rsid w:val="00C11252"/>
    <w:rsid w:val="00C13738"/>
    <w:rsid w:val="00C26035"/>
    <w:rsid w:val="00C3654A"/>
    <w:rsid w:val="00C534DD"/>
    <w:rsid w:val="00C54A8F"/>
    <w:rsid w:val="00C54D1D"/>
    <w:rsid w:val="00C5732D"/>
    <w:rsid w:val="00C67EA4"/>
    <w:rsid w:val="00C72FA8"/>
    <w:rsid w:val="00C73BBA"/>
    <w:rsid w:val="00C76AB2"/>
    <w:rsid w:val="00C84BAD"/>
    <w:rsid w:val="00C85DFD"/>
    <w:rsid w:val="00C87390"/>
    <w:rsid w:val="00C876E0"/>
    <w:rsid w:val="00C93D6B"/>
    <w:rsid w:val="00C957D6"/>
    <w:rsid w:val="00CA00A2"/>
    <w:rsid w:val="00CA0C0D"/>
    <w:rsid w:val="00CA25F3"/>
    <w:rsid w:val="00CB0712"/>
    <w:rsid w:val="00CB7306"/>
    <w:rsid w:val="00CC6A3E"/>
    <w:rsid w:val="00CC7A9D"/>
    <w:rsid w:val="00CD2860"/>
    <w:rsid w:val="00CD3A4E"/>
    <w:rsid w:val="00CD6440"/>
    <w:rsid w:val="00CD6ED4"/>
    <w:rsid w:val="00CE4D5A"/>
    <w:rsid w:val="00D03AA2"/>
    <w:rsid w:val="00D07A2E"/>
    <w:rsid w:val="00D14EE6"/>
    <w:rsid w:val="00D21A1F"/>
    <w:rsid w:val="00D342E9"/>
    <w:rsid w:val="00D432F4"/>
    <w:rsid w:val="00D45BBF"/>
    <w:rsid w:val="00D5176C"/>
    <w:rsid w:val="00D53DA4"/>
    <w:rsid w:val="00D55526"/>
    <w:rsid w:val="00D55B52"/>
    <w:rsid w:val="00D62F6A"/>
    <w:rsid w:val="00D71432"/>
    <w:rsid w:val="00D85DA6"/>
    <w:rsid w:val="00D862E0"/>
    <w:rsid w:val="00D9004F"/>
    <w:rsid w:val="00D921F9"/>
    <w:rsid w:val="00DB1B03"/>
    <w:rsid w:val="00DB514D"/>
    <w:rsid w:val="00DB5E6D"/>
    <w:rsid w:val="00DC6FC3"/>
    <w:rsid w:val="00DD63F6"/>
    <w:rsid w:val="00DD709A"/>
    <w:rsid w:val="00DE4C14"/>
    <w:rsid w:val="00DE5AB4"/>
    <w:rsid w:val="00DE5E74"/>
    <w:rsid w:val="00DF1039"/>
    <w:rsid w:val="00DF2985"/>
    <w:rsid w:val="00DF492F"/>
    <w:rsid w:val="00E04269"/>
    <w:rsid w:val="00E04D57"/>
    <w:rsid w:val="00E05E68"/>
    <w:rsid w:val="00E075F1"/>
    <w:rsid w:val="00E10108"/>
    <w:rsid w:val="00E10A1E"/>
    <w:rsid w:val="00E159FC"/>
    <w:rsid w:val="00E202CA"/>
    <w:rsid w:val="00E24F82"/>
    <w:rsid w:val="00E30C9D"/>
    <w:rsid w:val="00E313B3"/>
    <w:rsid w:val="00E42EA8"/>
    <w:rsid w:val="00E430ED"/>
    <w:rsid w:val="00E441C6"/>
    <w:rsid w:val="00E451EF"/>
    <w:rsid w:val="00E45C2D"/>
    <w:rsid w:val="00E538BE"/>
    <w:rsid w:val="00E54416"/>
    <w:rsid w:val="00E56E09"/>
    <w:rsid w:val="00E67E50"/>
    <w:rsid w:val="00E73790"/>
    <w:rsid w:val="00E7458F"/>
    <w:rsid w:val="00E8336C"/>
    <w:rsid w:val="00E87121"/>
    <w:rsid w:val="00E87A8C"/>
    <w:rsid w:val="00E9388E"/>
    <w:rsid w:val="00E95117"/>
    <w:rsid w:val="00E960D2"/>
    <w:rsid w:val="00E96459"/>
    <w:rsid w:val="00EA459D"/>
    <w:rsid w:val="00EC029A"/>
    <w:rsid w:val="00EC48E5"/>
    <w:rsid w:val="00ED12F0"/>
    <w:rsid w:val="00ED662F"/>
    <w:rsid w:val="00EE22A5"/>
    <w:rsid w:val="00EE2862"/>
    <w:rsid w:val="00EF5403"/>
    <w:rsid w:val="00EF6F18"/>
    <w:rsid w:val="00F03E16"/>
    <w:rsid w:val="00F05297"/>
    <w:rsid w:val="00F1068B"/>
    <w:rsid w:val="00F17EEE"/>
    <w:rsid w:val="00F2329C"/>
    <w:rsid w:val="00F23420"/>
    <w:rsid w:val="00F40688"/>
    <w:rsid w:val="00F5252A"/>
    <w:rsid w:val="00F5256A"/>
    <w:rsid w:val="00F707FF"/>
    <w:rsid w:val="00F72F0C"/>
    <w:rsid w:val="00F77062"/>
    <w:rsid w:val="00F873EF"/>
    <w:rsid w:val="00F93365"/>
    <w:rsid w:val="00F9589B"/>
    <w:rsid w:val="00FD386A"/>
    <w:rsid w:val="00FD4F55"/>
    <w:rsid w:val="00FD72EC"/>
    <w:rsid w:val="00FF0159"/>
    <w:rsid w:val="00FF3D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0B6880D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10B4"/>
    <w:pPr>
      <w:overflowPunct w:val="0"/>
      <w:autoSpaceDE w:val="0"/>
      <w:autoSpaceDN w:val="0"/>
      <w:adjustRightInd w:val="0"/>
      <w:spacing w:after="120" w:line="276" w:lineRule="auto"/>
      <w:jc w:val="both"/>
      <w:textAlignment w:val="baseline"/>
    </w:pPr>
    <w:rPr>
      <w:rFonts w:eastAsia="Times New Roman"/>
      <w:sz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33013"/>
    <w:pPr>
      <w:keepNext/>
      <w:keepLines/>
      <w:numPr>
        <w:numId w:val="1"/>
      </w:numPr>
      <w:spacing w:before="480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C062ED"/>
    <w:pPr>
      <w:keepNext/>
      <w:keepLines/>
      <w:numPr>
        <w:ilvl w:val="1"/>
        <w:numId w:val="1"/>
      </w:numPr>
      <w:spacing w:before="200"/>
      <w:outlineLvl w:val="1"/>
    </w:pPr>
    <w:rPr>
      <w:b/>
      <w:bCs/>
      <w:color w:val="000000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614F50"/>
    <w:pPr>
      <w:keepNext/>
      <w:keepLines/>
      <w:numPr>
        <w:ilvl w:val="2"/>
        <w:numId w:val="1"/>
      </w:numPr>
      <w:spacing w:before="200"/>
      <w:outlineLvl w:val="2"/>
    </w:pPr>
    <w:rPr>
      <w:b/>
      <w:bCs/>
      <w:color w:val="000000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rsid w:val="009A54E2"/>
    <w:pPr>
      <w:keepNext/>
      <w:keepLines/>
      <w:numPr>
        <w:ilvl w:val="3"/>
        <w:numId w:val="1"/>
      </w:numPr>
      <w:spacing w:before="200"/>
      <w:outlineLvl w:val="3"/>
    </w:pPr>
    <w:rPr>
      <w:rFonts w:ascii="Cambria" w:hAnsi="Cambria"/>
      <w:b/>
      <w:bCs/>
      <w:i/>
      <w:iCs/>
      <w:color w:val="D1D1E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A54E2"/>
    <w:pPr>
      <w:keepNext/>
      <w:keepLines/>
      <w:numPr>
        <w:ilvl w:val="4"/>
        <w:numId w:val="1"/>
      </w:numPr>
      <w:spacing w:before="200"/>
      <w:outlineLvl w:val="4"/>
    </w:pPr>
    <w:rPr>
      <w:rFonts w:ascii="Cambria" w:hAnsi="Cambria"/>
      <w:color w:val="3939A5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A54E2"/>
    <w:pPr>
      <w:keepNext/>
      <w:keepLines/>
      <w:numPr>
        <w:ilvl w:val="5"/>
        <w:numId w:val="1"/>
      </w:numPr>
      <w:spacing w:before="200"/>
      <w:outlineLvl w:val="5"/>
    </w:pPr>
    <w:rPr>
      <w:rFonts w:ascii="Cambria" w:hAnsi="Cambria"/>
      <w:i/>
      <w:iCs/>
      <w:color w:val="3939A5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A54E2"/>
    <w:pPr>
      <w:keepNext/>
      <w:keepLines/>
      <w:numPr>
        <w:ilvl w:val="6"/>
        <w:numId w:val="1"/>
      </w:numPr>
      <w:spacing w:before="200"/>
      <w:outlineLvl w:val="6"/>
    </w:pPr>
    <w:rPr>
      <w:rFonts w:ascii="Cambria" w:hAnsi="Cambria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A54E2"/>
    <w:pPr>
      <w:keepNext/>
      <w:keepLines/>
      <w:numPr>
        <w:ilvl w:val="7"/>
        <w:numId w:val="1"/>
      </w:numPr>
      <w:spacing w:before="200"/>
      <w:outlineLvl w:val="7"/>
    </w:pPr>
    <w:rPr>
      <w:rFonts w:ascii="Cambria" w:hAnsi="Cambria"/>
      <w:color w:val="40404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A54E2"/>
    <w:pPr>
      <w:keepNext/>
      <w:keepLines/>
      <w:numPr>
        <w:ilvl w:val="8"/>
        <w:numId w:val="1"/>
      </w:numPr>
      <w:spacing w:before="200"/>
      <w:outlineLvl w:val="8"/>
    </w:pPr>
    <w:rPr>
      <w:rFonts w:ascii="Cambria" w:hAnsi="Cambria"/>
      <w:i/>
      <w:iCs/>
      <w:color w:val="4040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A33013"/>
    <w:pPr>
      <w:spacing w:before="240" w:after="60"/>
      <w:jc w:val="center"/>
      <w:outlineLvl w:val="0"/>
    </w:pPr>
    <w:rPr>
      <w:bCs/>
      <w:kern w:val="28"/>
      <w:sz w:val="11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A33013"/>
    <w:rPr>
      <w:rFonts w:eastAsia="Times New Roman" w:cs="Times New Roman"/>
      <w:bCs/>
      <w:kern w:val="28"/>
      <w:sz w:val="112"/>
      <w:szCs w:val="32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2906EA"/>
    <w:pPr>
      <w:tabs>
        <w:tab w:val="center" w:pos="4536"/>
        <w:tab w:val="right" w:pos="9072"/>
      </w:tabs>
    </w:pPr>
  </w:style>
  <w:style w:type="character" w:customStyle="1" w:styleId="Heading1Char">
    <w:name w:val="Heading 1 Char"/>
    <w:basedOn w:val="DefaultParagraphFont"/>
    <w:link w:val="Heading1"/>
    <w:uiPriority w:val="9"/>
    <w:rsid w:val="00A33013"/>
    <w:rPr>
      <w:rFonts w:eastAsia="Times New Roman"/>
      <w:b/>
      <w:bCs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C062ED"/>
    <w:rPr>
      <w:rFonts w:eastAsia="Times New Roman"/>
      <w:b/>
      <w:bCs/>
      <w:color w:val="000000"/>
      <w:sz w:val="26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614F50"/>
    <w:rPr>
      <w:rFonts w:ascii="Calibri" w:eastAsia="Times New Roman" w:hAnsi="Calibri"/>
      <w:b/>
      <w:bCs/>
      <w:color w:val="000000"/>
      <w:sz w:val="24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2906EA"/>
  </w:style>
  <w:style w:type="paragraph" w:styleId="Footer">
    <w:name w:val="footer"/>
    <w:basedOn w:val="Normal"/>
    <w:link w:val="FooterChar"/>
    <w:uiPriority w:val="99"/>
    <w:unhideWhenUsed/>
    <w:rsid w:val="002906EA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906EA"/>
  </w:style>
  <w:style w:type="character" w:customStyle="1" w:styleId="Heading4Char">
    <w:name w:val="Heading 4 Char"/>
    <w:basedOn w:val="DefaultParagraphFont"/>
    <w:link w:val="Heading4"/>
    <w:uiPriority w:val="9"/>
    <w:semiHidden/>
    <w:rsid w:val="009A54E2"/>
    <w:rPr>
      <w:rFonts w:ascii="Cambria" w:eastAsia="Times New Roman" w:hAnsi="Cambria" w:cs="Times New Roman"/>
      <w:b/>
      <w:bCs/>
      <w:i/>
      <w:iCs/>
      <w:color w:val="D1D1EF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A54E2"/>
    <w:rPr>
      <w:rFonts w:ascii="Cambria" w:eastAsia="Times New Roman" w:hAnsi="Cambria" w:cs="Times New Roman"/>
      <w:color w:val="3939A5"/>
      <w:sz w:val="20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A54E2"/>
    <w:rPr>
      <w:rFonts w:ascii="Cambria" w:eastAsia="Times New Roman" w:hAnsi="Cambria" w:cs="Times New Roman"/>
      <w:i/>
      <w:iCs/>
      <w:color w:val="3939A5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A54E2"/>
    <w:rPr>
      <w:rFonts w:ascii="Cambria" w:eastAsia="Times New Roman" w:hAnsi="Cambria" w:cs="Times New Roman"/>
      <w:i/>
      <w:iCs/>
      <w:color w:val="404040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A54E2"/>
    <w:rPr>
      <w:rFonts w:ascii="Cambria" w:eastAsia="Times New Roman" w:hAnsi="Cambria" w:cs="Times New Roman"/>
      <w:color w:val="40404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A54E2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TOC1">
    <w:name w:val="toc 1"/>
    <w:basedOn w:val="Normal"/>
    <w:next w:val="Normal"/>
    <w:autoRedefine/>
    <w:uiPriority w:val="39"/>
    <w:rsid w:val="00E05E68"/>
    <w:rPr>
      <w:bCs/>
      <w:sz w:val="28"/>
    </w:rPr>
  </w:style>
  <w:style w:type="character" w:styleId="Hyperlink">
    <w:name w:val="Hyperlink"/>
    <w:basedOn w:val="DefaultParagraphFont"/>
    <w:uiPriority w:val="99"/>
    <w:rsid w:val="00BF3DC5"/>
    <w:rPr>
      <w:color w:val="0000FF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E05E68"/>
    <w:rPr>
      <w:iCs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E05E68"/>
  </w:style>
  <w:style w:type="paragraph" w:styleId="BalloonText">
    <w:name w:val="Balloon Text"/>
    <w:basedOn w:val="Normal"/>
    <w:link w:val="BalloonTextChar"/>
    <w:uiPriority w:val="99"/>
    <w:semiHidden/>
    <w:unhideWhenUsed/>
    <w:rsid w:val="00BF3DC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3DC5"/>
    <w:rPr>
      <w:rFonts w:ascii="Tahoma" w:eastAsia="Times New Roman" w:hAnsi="Tahoma" w:cs="Tahoma"/>
      <w:sz w:val="16"/>
      <w:szCs w:val="16"/>
    </w:rPr>
  </w:style>
  <w:style w:type="paragraph" w:styleId="ListParagraph">
    <w:name w:val="List Paragraph"/>
    <w:basedOn w:val="Normal"/>
    <w:uiPriority w:val="34"/>
    <w:rsid w:val="00D55526"/>
    <w:pPr>
      <w:ind w:left="720"/>
      <w:contextualSpacing/>
    </w:pPr>
  </w:style>
  <w:style w:type="paragraph" w:customStyle="1" w:styleId="ExecutiveSummary">
    <w:name w:val="Executive_Summary"/>
    <w:basedOn w:val="Normal"/>
    <w:link w:val="ExecutiveSummaryZchn"/>
    <w:autoRedefine/>
    <w:qFormat/>
    <w:rsid w:val="00614F50"/>
    <w:pPr>
      <w:keepNext/>
      <w:keepLines/>
      <w:spacing w:before="480"/>
      <w:outlineLvl w:val="0"/>
    </w:pPr>
    <w:rPr>
      <w:b/>
      <w:bCs/>
      <w:color w:val="000000"/>
      <w:sz w:val="36"/>
      <w:szCs w:val="36"/>
      <w:lang w:val="nl-NL"/>
    </w:rPr>
  </w:style>
  <w:style w:type="character" w:customStyle="1" w:styleId="ExecutiveSummaryZchn">
    <w:name w:val="Executive_Summary Zchn"/>
    <w:basedOn w:val="DefaultParagraphFont"/>
    <w:link w:val="ExecutiveSummary"/>
    <w:rsid w:val="00A33013"/>
    <w:rPr>
      <w:rFonts w:eastAsia="Times New Roman"/>
      <w:sz w:val="22"/>
      <w:lang w:val="en-GB" w:eastAsia="en-US" w:bidi="ar-SA"/>
    </w:rPr>
  </w:style>
  <w:style w:type="paragraph" w:styleId="TOC4">
    <w:name w:val="toc 4"/>
    <w:basedOn w:val="Normal"/>
    <w:next w:val="Normal"/>
    <w:autoRedefine/>
    <w:uiPriority w:val="39"/>
    <w:unhideWhenUsed/>
    <w:rsid w:val="00C534DD"/>
    <w:pPr>
      <w:ind w:left="660"/>
    </w:pPr>
    <w:rPr>
      <w:sz w:val="20"/>
    </w:rPr>
  </w:style>
  <w:style w:type="paragraph" w:styleId="TOC5">
    <w:name w:val="toc 5"/>
    <w:basedOn w:val="Normal"/>
    <w:next w:val="Normal"/>
    <w:autoRedefine/>
    <w:uiPriority w:val="39"/>
    <w:unhideWhenUsed/>
    <w:rsid w:val="00C534DD"/>
    <w:pPr>
      <w:ind w:left="880"/>
    </w:pPr>
    <w:rPr>
      <w:sz w:val="20"/>
    </w:rPr>
  </w:style>
  <w:style w:type="paragraph" w:styleId="TOC6">
    <w:name w:val="toc 6"/>
    <w:basedOn w:val="Normal"/>
    <w:next w:val="Normal"/>
    <w:autoRedefine/>
    <w:uiPriority w:val="39"/>
    <w:unhideWhenUsed/>
    <w:rsid w:val="00C534DD"/>
    <w:pPr>
      <w:ind w:left="1100"/>
    </w:pPr>
    <w:rPr>
      <w:sz w:val="20"/>
    </w:rPr>
  </w:style>
  <w:style w:type="paragraph" w:styleId="TOC7">
    <w:name w:val="toc 7"/>
    <w:basedOn w:val="Normal"/>
    <w:next w:val="Normal"/>
    <w:autoRedefine/>
    <w:uiPriority w:val="39"/>
    <w:unhideWhenUsed/>
    <w:rsid w:val="00C534DD"/>
    <w:pPr>
      <w:ind w:left="1320"/>
    </w:pPr>
    <w:rPr>
      <w:sz w:val="20"/>
    </w:rPr>
  </w:style>
  <w:style w:type="paragraph" w:styleId="TOC8">
    <w:name w:val="toc 8"/>
    <w:basedOn w:val="Normal"/>
    <w:next w:val="Normal"/>
    <w:autoRedefine/>
    <w:uiPriority w:val="39"/>
    <w:unhideWhenUsed/>
    <w:rsid w:val="00C534DD"/>
    <w:pPr>
      <w:ind w:left="1540"/>
    </w:pPr>
    <w:rPr>
      <w:sz w:val="20"/>
    </w:rPr>
  </w:style>
  <w:style w:type="paragraph" w:styleId="TOC9">
    <w:name w:val="toc 9"/>
    <w:basedOn w:val="Normal"/>
    <w:next w:val="Normal"/>
    <w:autoRedefine/>
    <w:uiPriority w:val="39"/>
    <w:unhideWhenUsed/>
    <w:rsid w:val="00C534DD"/>
    <w:pPr>
      <w:ind w:left="1760"/>
    </w:pPr>
    <w:rPr>
      <w:sz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E05E68"/>
    <w:pPr>
      <w:numPr>
        <w:numId w:val="0"/>
      </w:numPr>
      <w:overflowPunct/>
      <w:autoSpaceDE/>
      <w:autoSpaceDN/>
      <w:adjustRightInd/>
      <w:textAlignment w:val="auto"/>
      <w:outlineLvl w:val="9"/>
    </w:pPr>
    <w:rPr>
      <w:rFonts w:ascii="Cambria" w:hAnsi="Cambria"/>
      <w:color w:val="7D7DD2"/>
      <w:lang w:val="de-D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6027A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6027A"/>
    <w:rPr>
      <w:rFonts w:eastAsia="Times New Roman"/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56027A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unhideWhenUsed/>
    <w:rsid w:val="00373D8A"/>
    <w:pPr>
      <w:spacing w:line="240" w:lineRule="auto"/>
    </w:pPr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73D8A"/>
    <w:rPr>
      <w:rFonts w:eastAsia="Times New Roman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56027A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DE4C14"/>
    <w:rPr>
      <w:color w:val="FF0000" w:themeColor="followedHyperlink"/>
      <w:u w:val="single"/>
    </w:rPr>
  </w:style>
  <w:style w:type="table" w:styleId="TableGrid">
    <w:name w:val="Table Grid"/>
    <w:basedOn w:val="TableNormal"/>
    <w:uiPriority w:val="59"/>
    <w:rsid w:val="00DE4C1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235F80"/>
    <w:pPr>
      <w:spacing w:after="200"/>
    </w:pPr>
    <w:rPr>
      <w:b/>
      <w:bCs/>
      <w:color w:val="D1D1EF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A501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5010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5010"/>
    <w:rPr>
      <w:rFonts w:eastAsia="Times New Roman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501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5010"/>
    <w:rPr>
      <w:rFonts w:eastAsia="Times New Roman"/>
      <w:b/>
      <w:bCs/>
      <w:sz w:val="24"/>
      <w:szCs w:val="24"/>
      <w:lang w:eastAsia="en-US"/>
    </w:rPr>
  </w:style>
  <w:style w:type="paragraph" w:styleId="Revision">
    <w:name w:val="Revision"/>
    <w:hidden/>
    <w:uiPriority w:val="99"/>
    <w:semiHidden/>
    <w:rsid w:val="008B3879"/>
    <w:rPr>
      <w:rFonts w:eastAsia="Times New Roman"/>
      <w:sz w:val="22"/>
      <w:lang w:eastAsia="en-US"/>
    </w:rPr>
  </w:style>
  <w:style w:type="paragraph" w:styleId="NormalWeb">
    <w:name w:val="Normal (Web)"/>
    <w:basedOn w:val="Normal"/>
    <w:uiPriority w:val="99"/>
    <w:unhideWhenUsed/>
    <w:rsid w:val="00C87390"/>
    <w:pPr>
      <w:overflowPunct/>
      <w:autoSpaceDE/>
      <w:autoSpaceDN/>
      <w:adjustRightInd/>
      <w:spacing w:before="100" w:beforeAutospacing="1" w:after="100" w:afterAutospacing="1" w:line="240" w:lineRule="auto"/>
      <w:jc w:val="left"/>
      <w:textAlignment w:val="auto"/>
    </w:pPr>
    <w:rPr>
      <w:rFonts w:ascii="Times New Roman" w:eastAsiaTheme="minorEastAsia" w:hAnsi="Times New Roman"/>
      <w:sz w:val="24"/>
      <w:szCs w:val="24"/>
      <w:lang w:val="pt-PT" w:eastAsia="pt-PT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8596A"/>
    <w:pPr>
      <w:spacing w:after="0" w:line="240" w:lineRule="auto"/>
    </w:pPr>
    <w:rPr>
      <w:rFonts w:ascii="Lucida Grande" w:hAnsi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8596A"/>
    <w:rPr>
      <w:rFonts w:ascii="Lucida Grande" w:eastAsia="Times New Roman" w:hAnsi="Lucida Grande"/>
      <w:sz w:val="24"/>
      <w:szCs w:val="24"/>
      <w:lang w:eastAsia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GB" w:eastAsia="en-GB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A10B4"/>
    <w:pPr>
      <w:overflowPunct w:val="0"/>
      <w:autoSpaceDE w:val="0"/>
      <w:autoSpaceDN w:val="0"/>
      <w:adjustRightInd w:val="0"/>
      <w:spacing w:after="120" w:line="276" w:lineRule="auto"/>
      <w:jc w:val="both"/>
      <w:textAlignment w:val="baseline"/>
    </w:pPr>
    <w:rPr>
      <w:rFonts w:eastAsia="Times New Roman"/>
      <w:sz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33013"/>
    <w:pPr>
      <w:keepNext/>
      <w:keepLines/>
      <w:numPr>
        <w:numId w:val="1"/>
      </w:numPr>
      <w:spacing w:before="480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C062ED"/>
    <w:pPr>
      <w:keepNext/>
      <w:keepLines/>
      <w:numPr>
        <w:ilvl w:val="1"/>
        <w:numId w:val="1"/>
      </w:numPr>
      <w:spacing w:before="200"/>
      <w:outlineLvl w:val="1"/>
    </w:pPr>
    <w:rPr>
      <w:b/>
      <w:bCs/>
      <w:color w:val="000000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614F50"/>
    <w:pPr>
      <w:keepNext/>
      <w:keepLines/>
      <w:numPr>
        <w:ilvl w:val="2"/>
        <w:numId w:val="1"/>
      </w:numPr>
      <w:spacing w:before="200"/>
      <w:outlineLvl w:val="2"/>
    </w:pPr>
    <w:rPr>
      <w:b/>
      <w:bCs/>
      <w:color w:val="000000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rsid w:val="009A54E2"/>
    <w:pPr>
      <w:keepNext/>
      <w:keepLines/>
      <w:numPr>
        <w:ilvl w:val="3"/>
        <w:numId w:val="1"/>
      </w:numPr>
      <w:spacing w:before="200"/>
      <w:outlineLvl w:val="3"/>
    </w:pPr>
    <w:rPr>
      <w:rFonts w:ascii="Cambria" w:hAnsi="Cambria"/>
      <w:b/>
      <w:bCs/>
      <w:i/>
      <w:iCs/>
      <w:color w:val="D1D1E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A54E2"/>
    <w:pPr>
      <w:keepNext/>
      <w:keepLines/>
      <w:numPr>
        <w:ilvl w:val="4"/>
        <w:numId w:val="1"/>
      </w:numPr>
      <w:spacing w:before="200"/>
      <w:outlineLvl w:val="4"/>
    </w:pPr>
    <w:rPr>
      <w:rFonts w:ascii="Cambria" w:hAnsi="Cambria"/>
      <w:color w:val="3939A5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A54E2"/>
    <w:pPr>
      <w:keepNext/>
      <w:keepLines/>
      <w:numPr>
        <w:ilvl w:val="5"/>
        <w:numId w:val="1"/>
      </w:numPr>
      <w:spacing w:before="200"/>
      <w:outlineLvl w:val="5"/>
    </w:pPr>
    <w:rPr>
      <w:rFonts w:ascii="Cambria" w:hAnsi="Cambria"/>
      <w:i/>
      <w:iCs/>
      <w:color w:val="3939A5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A54E2"/>
    <w:pPr>
      <w:keepNext/>
      <w:keepLines/>
      <w:numPr>
        <w:ilvl w:val="6"/>
        <w:numId w:val="1"/>
      </w:numPr>
      <w:spacing w:before="200"/>
      <w:outlineLvl w:val="6"/>
    </w:pPr>
    <w:rPr>
      <w:rFonts w:ascii="Cambria" w:hAnsi="Cambria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A54E2"/>
    <w:pPr>
      <w:keepNext/>
      <w:keepLines/>
      <w:numPr>
        <w:ilvl w:val="7"/>
        <w:numId w:val="1"/>
      </w:numPr>
      <w:spacing w:before="200"/>
      <w:outlineLvl w:val="7"/>
    </w:pPr>
    <w:rPr>
      <w:rFonts w:ascii="Cambria" w:hAnsi="Cambria"/>
      <w:color w:val="40404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A54E2"/>
    <w:pPr>
      <w:keepNext/>
      <w:keepLines/>
      <w:numPr>
        <w:ilvl w:val="8"/>
        <w:numId w:val="1"/>
      </w:numPr>
      <w:spacing w:before="200"/>
      <w:outlineLvl w:val="8"/>
    </w:pPr>
    <w:rPr>
      <w:rFonts w:ascii="Cambria" w:hAnsi="Cambria"/>
      <w:i/>
      <w:iCs/>
      <w:color w:val="4040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A33013"/>
    <w:pPr>
      <w:spacing w:before="240" w:after="60"/>
      <w:jc w:val="center"/>
      <w:outlineLvl w:val="0"/>
    </w:pPr>
    <w:rPr>
      <w:bCs/>
      <w:kern w:val="28"/>
      <w:sz w:val="11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A33013"/>
    <w:rPr>
      <w:rFonts w:eastAsia="Times New Roman" w:cs="Times New Roman"/>
      <w:bCs/>
      <w:kern w:val="28"/>
      <w:sz w:val="112"/>
      <w:szCs w:val="32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2906EA"/>
    <w:pPr>
      <w:tabs>
        <w:tab w:val="center" w:pos="4536"/>
        <w:tab w:val="right" w:pos="9072"/>
      </w:tabs>
    </w:pPr>
  </w:style>
  <w:style w:type="character" w:customStyle="1" w:styleId="Heading1Char">
    <w:name w:val="Heading 1 Char"/>
    <w:basedOn w:val="DefaultParagraphFont"/>
    <w:link w:val="Heading1"/>
    <w:uiPriority w:val="9"/>
    <w:rsid w:val="00A33013"/>
    <w:rPr>
      <w:rFonts w:eastAsia="Times New Roman"/>
      <w:b/>
      <w:bCs/>
      <w:sz w:val="28"/>
      <w:szCs w:val="28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C062ED"/>
    <w:rPr>
      <w:rFonts w:eastAsia="Times New Roman"/>
      <w:b/>
      <w:bCs/>
      <w:color w:val="000000"/>
      <w:sz w:val="26"/>
      <w:szCs w:val="26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614F50"/>
    <w:rPr>
      <w:rFonts w:ascii="Calibri" w:eastAsia="Times New Roman" w:hAnsi="Calibri"/>
      <w:b/>
      <w:bCs/>
      <w:color w:val="000000"/>
      <w:sz w:val="24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2906EA"/>
  </w:style>
  <w:style w:type="paragraph" w:styleId="Footer">
    <w:name w:val="footer"/>
    <w:basedOn w:val="Normal"/>
    <w:link w:val="FooterChar"/>
    <w:uiPriority w:val="99"/>
    <w:unhideWhenUsed/>
    <w:rsid w:val="002906EA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906EA"/>
  </w:style>
  <w:style w:type="character" w:customStyle="1" w:styleId="Heading4Char">
    <w:name w:val="Heading 4 Char"/>
    <w:basedOn w:val="DefaultParagraphFont"/>
    <w:link w:val="Heading4"/>
    <w:uiPriority w:val="9"/>
    <w:semiHidden/>
    <w:rsid w:val="009A54E2"/>
    <w:rPr>
      <w:rFonts w:ascii="Cambria" w:eastAsia="Times New Roman" w:hAnsi="Cambria" w:cs="Times New Roman"/>
      <w:b/>
      <w:bCs/>
      <w:i/>
      <w:iCs/>
      <w:color w:val="D1D1EF"/>
      <w:sz w:val="20"/>
      <w:szCs w:val="2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A54E2"/>
    <w:rPr>
      <w:rFonts w:ascii="Cambria" w:eastAsia="Times New Roman" w:hAnsi="Cambria" w:cs="Times New Roman"/>
      <w:color w:val="3939A5"/>
      <w:sz w:val="20"/>
      <w:szCs w:val="2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A54E2"/>
    <w:rPr>
      <w:rFonts w:ascii="Cambria" w:eastAsia="Times New Roman" w:hAnsi="Cambria" w:cs="Times New Roman"/>
      <w:i/>
      <w:iCs/>
      <w:color w:val="3939A5"/>
      <w:sz w:val="20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A54E2"/>
    <w:rPr>
      <w:rFonts w:ascii="Cambria" w:eastAsia="Times New Roman" w:hAnsi="Cambria" w:cs="Times New Roman"/>
      <w:i/>
      <w:iCs/>
      <w:color w:val="404040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A54E2"/>
    <w:rPr>
      <w:rFonts w:ascii="Cambria" w:eastAsia="Times New Roman" w:hAnsi="Cambria" w:cs="Times New Roman"/>
      <w:color w:val="404040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A54E2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TOC1">
    <w:name w:val="toc 1"/>
    <w:basedOn w:val="Normal"/>
    <w:next w:val="Normal"/>
    <w:autoRedefine/>
    <w:uiPriority w:val="39"/>
    <w:rsid w:val="00E05E68"/>
    <w:rPr>
      <w:bCs/>
      <w:sz w:val="28"/>
    </w:rPr>
  </w:style>
  <w:style w:type="character" w:styleId="Hyperlink">
    <w:name w:val="Hyperlink"/>
    <w:basedOn w:val="DefaultParagraphFont"/>
    <w:uiPriority w:val="99"/>
    <w:rsid w:val="00BF3DC5"/>
    <w:rPr>
      <w:color w:val="0000FF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E05E68"/>
    <w:rPr>
      <w:iCs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E05E68"/>
  </w:style>
  <w:style w:type="paragraph" w:styleId="BalloonText">
    <w:name w:val="Balloon Text"/>
    <w:basedOn w:val="Normal"/>
    <w:link w:val="BalloonTextChar"/>
    <w:uiPriority w:val="99"/>
    <w:semiHidden/>
    <w:unhideWhenUsed/>
    <w:rsid w:val="00BF3DC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3DC5"/>
    <w:rPr>
      <w:rFonts w:ascii="Tahoma" w:eastAsia="Times New Roman" w:hAnsi="Tahoma" w:cs="Tahoma"/>
      <w:sz w:val="16"/>
      <w:szCs w:val="16"/>
    </w:rPr>
  </w:style>
  <w:style w:type="paragraph" w:styleId="ListParagraph">
    <w:name w:val="List Paragraph"/>
    <w:basedOn w:val="Normal"/>
    <w:uiPriority w:val="34"/>
    <w:rsid w:val="00D55526"/>
    <w:pPr>
      <w:ind w:left="720"/>
      <w:contextualSpacing/>
    </w:pPr>
  </w:style>
  <w:style w:type="paragraph" w:customStyle="1" w:styleId="ExecutiveSummary">
    <w:name w:val="Executive_Summary"/>
    <w:basedOn w:val="Normal"/>
    <w:link w:val="ExecutiveSummaryZchn"/>
    <w:autoRedefine/>
    <w:qFormat/>
    <w:rsid w:val="00614F50"/>
    <w:pPr>
      <w:keepNext/>
      <w:keepLines/>
      <w:spacing w:before="480"/>
      <w:outlineLvl w:val="0"/>
    </w:pPr>
    <w:rPr>
      <w:b/>
      <w:bCs/>
      <w:color w:val="000000"/>
      <w:sz w:val="36"/>
      <w:szCs w:val="36"/>
      <w:lang w:val="nl-NL"/>
    </w:rPr>
  </w:style>
  <w:style w:type="character" w:customStyle="1" w:styleId="ExecutiveSummaryZchn">
    <w:name w:val="Executive_Summary Zchn"/>
    <w:basedOn w:val="DefaultParagraphFont"/>
    <w:link w:val="ExecutiveSummary"/>
    <w:rsid w:val="00A33013"/>
    <w:rPr>
      <w:rFonts w:eastAsia="Times New Roman"/>
      <w:sz w:val="22"/>
      <w:lang w:val="en-GB" w:eastAsia="en-US" w:bidi="ar-SA"/>
    </w:rPr>
  </w:style>
  <w:style w:type="paragraph" w:styleId="TOC4">
    <w:name w:val="toc 4"/>
    <w:basedOn w:val="Normal"/>
    <w:next w:val="Normal"/>
    <w:autoRedefine/>
    <w:uiPriority w:val="39"/>
    <w:unhideWhenUsed/>
    <w:rsid w:val="00C534DD"/>
    <w:pPr>
      <w:ind w:left="660"/>
    </w:pPr>
    <w:rPr>
      <w:sz w:val="20"/>
    </w:rPr>
  </w:style>
  <w:style w:type="paragraph" w:styleId="TOC5">
    <w:name w:val="toc 5"/>
    <w:basedOn w:val="Normal"/>
    <w:next w:val="Normal"/>
    <w:autoRedefine/>
    <w:uiPriority w:val="39"/>
    <w:unhideWhenUsed/>
    <w:rsid w:val="00C534DD"/>
    <w:pPr>
      <w:ind w:left="880"/>
    </w:pPr>
    <w:rPr>
      <w:sz w:val="20"/>
    </w:rPr>
  </w:style>
  <w:style w:type="paragraph" w:styleId="TOC6">
    <w:name w:val="toc 6"/>
    <w:basedOn w:val="Normal"/>
    <w:next w:val="Normal"/>
    <w:autoRedefine/>
    <w:uiPriority w:val="39"/>
    <w:unhideWhenUsed/>
    <w:rsid w:val="00C534DD"/>
    <w:pPr>
      <w:ind w:left="1100"/>
    </w:pPr>
    <w:rPr>
      <w:sz w:val="20"/>
    </w:rPr>
  </w:style>
  <w:style w:type="paragraph" w:styleId="TOC7">
    <w:name w:val="toc 7"/>
    <w:basedOn w:val="Normal"/>
    <w:next w:val="Normal"/>
    <w:autoRedefine/>
    <w:uiPriority w:val="39"/>
    <w:unhideWhenUsed/>
    <w:rsid w:val="00C534DD"/>
    <w:pPr>
      <w:ind w:left="1320"/>
    </w:pPr>
    <w:rPr>
      <w:sz w:val="20"/>
    </w:rPr>
  </w:style>
  <w:style w:type="paragraph" w:styleId="TOC8">
    <w:name w:val="toc 8"/>
    <w:basedOn w:val="Normal"/>
    <w:next w:val="Normal"/>
    <w:autoRedefine/>
    <w:uiPriority w:val="39"/>
    <w:unhideWhenUsed/>
    <w:rsid w:val="00C534DD"/>
    <w:pPr>
      <w:ind w:left="1540"/>
    </w:pPr>
    <w:rPr>
      <w:sz w:val="20"/>
    </w:rPr>
  </w:style>
  <w:style w:type="paragraph" w:styleId="TOC9">
    <w:name w:val="toc 9"/>
    <w:basedOn w:val="Normal"/>
    <w:next w:val="Normal"/>
    <w:autoRedefine/>
    <w:uiPriority w:val="39"/>
    <w:unhideWhenUsed/>
    <w:rsid w:val="00C534DD"/>
    <w:pPr>
      <w:ind w:left="1760"/>
    </w:pPr>
    <w:rPr>
      <w:sz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E05E68"/>
    <w:pPr>
      <w:numPr>
        <w:numId w:val="0"/>
      </w:numPr>
      <w:overflowPunct/>
      <w:autoSpaceDE/>
      <w:autoSpaceDN/>
      <w:adjustRightInd/>
      <w:textAlignment w:val="auto"/>
      <w:outlineLvl w:val="9"/>
    </w:pPr>
    <w:rPr>
      <w:rFonts w:ascii="Cambria" w:hAnsi="Cambria"/>
      <w:color w:val="7D7DD2"/>
      <w:lang w:val="de-D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56027A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6027A"/>
    <w:rPr>
      <w:rFonts w:eastAsia="Times New Roman"/>
      <w:lang w:eastAsia="en-US"/>
    </w:rPr>
  </w:style>
  <w:style w:type="character" w:styleId="EndnoteReference">
    <w:name w:val="endnote reference"/>
    <w:basedOn w:val="DefaultParagraphFont"/>
    <w:uiPriority w:val="99"/>
    <w:semiHidden/>
    <w:unhideWhenUsed/>
    <w:rsid w:val="0056027A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unhideWhenUsed/>
    <w:rsid w:val="00373D8A"/>
    <w:pPr>
      <w:spacing w:line="240" w:lineRule="auto"/>
    </w:pPr>
    <w:rPr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73D8A"/>
    <w:rPr>
      <w:rFonts w:eastAsia="Times New Roman"/>
      <w:lang w:eastAsia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56027A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DE4C14"/>
    <w:rPr>
      <w:color w:val="FF0000" w:themeColor="followedHyperlink"/>
      <w:u w:val="single"/>
    </w:rPr>
  </w:style>
  <w:style w:type="table" w:styleId="TableGrid">
    <w:name w:val="Table Grid"/>
    <w:basedOn w:val="TableNormal"/>
    <w:uiPriority w:val="59"/>
    <w:rsid w:val="00DE4C1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235F80"/>
    <w:pPr>
      <w:spacing w:after="200"/>
    </w:pPr>
    <w:rPr>
      <w:b/>
      <w:bCs/>
      <w:color w:val="D1D1EF" w:themeColor="accent1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A501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5010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5010"/>
    <w:rPr>
      <w:rFonts w:eastAsia="Times New Roman"/>
      <w:sz w:val="24"/>
      <w:szCs w:val="24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501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5010"/>
    <w:rPr>
      <w:rFonts w:eastAsia="Times New Roman"/>
      <w:b/>
      <w:bCs/>
      <w:sz w:val="24"/>
      <w:szCs w:val="24"/>
      <w:lang w:eastAsia="en-US"/>
    </w:rPr>
  </w:style>
  <w:style w:type="paragraph" w:styleId="Revision">
    <w:name w:val="Revision"/>
    <w:hidden/>
    <w:uiPriority w:val="99"/>
    <w:semiHidden/>
    <w:rsid w:val="008B3879"/>
    <w:rPr>
      <w:rFonts w:eastAsia="Times New Roman"/>
      <w:sz w:val="22"/>
      <w:lang w:eastAsia="en-US"/>
    </w:rPr>
  </w:style>
  <w:style w:type="paragraph" w:styleId="NormalWeb">
    <w:name w:val="Normal (Web)"/>
    <w:basedOn w:val="Normal"/>
    <w:uiPriority w:val="99"/>
    <w:unhideWhenUsed/>
    <w:rsid w:val="00C87390"/>
    <w:pPr>
      <w:overflowPunct/>
      <w:autoSpaceDE/>
      <w:autoSpaceDN/>
      <w:adjustRightInd/>
      <w:spacing w:before="100" w:beforeAutospacing="1" w:after="100" w:afterAutospacing="1" w:line="240" w:lineRule="auto"/>
      <w:jc w:val="left"/>
      <w:textAlignment w:val="auto"/>
    </w:pPr>
    <w:rPr>
      <w:rFonts w:ascii="Times New Roman" w:eastAsiaTheme="minorEastAsia" w:hAnsi="Times New Roman"/>
      <w:sz w:val="24"/>
      <w:szCs w:val="24"/>
      <w:lang w:val="pt-PT" w:eastAsia="pt-PT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8596A"/>
    <w:pPr>
      <w:spacing w:after="0" w:line="240" w:lineRule="auto"/>
    </w:pPr>
    <w:rPr>
      <w:rFonts w:ascii="Lucida Grande" w:hAnsi="Lucida Grande"/>
      <w:sz w:val="24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8596A"/>
    <w:rPr>
      <w:rFonts w:ascii="Lucida Grande" w:eastAsia="Times New Roman" w:hAnsi="Lucida Grande"/>
      <w:sz w:val="24"/>
      <w:szCs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4901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59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02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07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36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33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0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endnotes" Target="endnotes.xml"/><Relationship Id="rId12" Type="http://schemas.openxmlformats.org/officeDocument/2006/relationships/image" Target="media/image1.png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header" Target="header2.xml"/><Relationship Id="rId16" Type="http://schemas.openxmlformats.org/officeDocument/2006/relationships/image" Target="media/image3.png"/><Relationship Id="rId17" Type="http://schemas.openxmlformats.org/officeDocument/2006/relationships/footer" Target="footer2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customXml" Target="../customXml/item4.xml"/><Relationship Id="rId5" Type="http://schemas.openxmlformats.org/officeDocument/2006/relationships/numbering" Target="numbering.xml"/><Relationship Id="rId6" Type="http://schemas.openxmlformats.org/officeDocument/2006/relationships/styles" Target="styles.xml"/><Relationship Id="rId7" Type="http://schemas.microsoft.com/office/2007/relationships/stylesWithEffects" Target="stylesWithEffects.xml"/><Relationship Id="rId8" Type="http://schemas.openxmlformats.org/officeDocument/2006/relationships/settings" Target="settings.xml"/><Relationship Id="rId9" Type="http://schemas.openxmlformats.org/officeDocument/2006/relationships/webSettings" Target="webSettings.xml"/><Relationship Id="rId10" Type="http://schemas.openxmlformats.org/officeDocument/2006/relationships/footnotes" Target="footnotes.xml"/></Relationships>
</file>

<file path=word/_rels/footnotes.xml.rels><?xml version="1.0" encoding="UTF-8" standalone="yes"?>
<Relationships xmlns="http://schemas.openxmlformats.org/package/2006/relationships"><Relationship Id="rId9" Type="http://schemas.openxmlformats.org/officeDocument/2006/relationships/hyperlink" Target="http://www.openarchives.org/OAI/openarchivesprotocol.html%23Repository" TargetMode="External"/><Relationship Id="rId20" Type="http://schemas.openxmlformats.org/officeDocument/2006/relationships/hyperlink" Target="http://www.openarchives.org/OAI/openarchivesprotocol.html%23ListMetadataFormats" TargetMode="External"/><Relationship Id="rId21" Type="http://schemas.openxmlformats.org/officeDocument/2006/relationships/hyperlink" Target="http://www.openarchives.org/OAI/openarchivesprotocol.html%23ListSets" TargetMode="External"/><Relationship Id="rId22" Type="http://schemas.openxmlformats.org/officeDocument/2006/relationships/hyperlink" Target="http://www.openarchives.org/OAI/openarchivesprotocol.html%23GetRecord" TargetMode="External"/><Relationship Id="rId23" Type="http://schemas.openxmlformats.org/officeDocument/2006/relationships/hyperlink" Target="http://www.openarchives.org/OAI/openarchivesprotocol.html%23ListIdentifiers" TargetMode="External"/><Relationship Id="rId24" Type="http://schemas.openxmlformats.org/officeDocument/2006/relationships/hyperlink" Target="http://www.openarchives.org/OAI/openarchivesprotocol.html%23ListIdentifiers" TargetMode="External"/><Relationship Id="rId25" Type="http://schemas.openxmlformats.org/officeDocument/2006/relationships/hyperlink" Target="http://www.openarchives.org/OAI/openarchivesprotocol.html%23ListRecords" TargetMode="External"/><Relationship Id="rId26" Type="http://schemas.openxmlformats.org/officeDocument/2006/relationships/hyperlink" Target="http://www.openarchives.org/OAI/openarchivesprotocol.html%23ListRecords" TargetMode="External"/><Relationship Id="rId10" Type="http://schemas.openxmlformats.org/officeDocument/2006/relationships/hyperlink" Target="http://www.openarchives.org/OAI/openarchivesprotocol.html%23harvester" TargetMode="External"/><Relationship Id="rId11" Type="http://schemas.openxmlformats.org/officeDocument/2006/relationships/hyperlink" Target="http://www.openarchives.org/OAI/openarchivesprotocol.html%23Item" TargetMode="External"/><Relationship Id="rId12" Type="http://schemas.openxmlformats.org/officeDocument/2006/relationships/hyperlink" Target="http://www.openarchives.org/OAI/openarchivesprotocol.html%23UniqueIdentifier" TargetMode="External"/><Relationship Id="rId13" Type="http://schemas.openxmlformats.org/officeDocument/2006/relationships/hyperlink" Target="http://www.openarchives.org/OAI/openarchivesprotocol.html" TargetMode="External"/><Relationship Id="rId14" Type="http://schemas.openxmlformats.org/officeDocument/2006/relationships/hyperlink" Target="http://www.openarchives.org/OAI/openarchivesprotocol.html%23Set" TargetMode="External"/><Relationship Id="rId15" Type="http://schemas.openxmlformats.org/officeDocument/2006/relationships/hyperlink" Target="http://www.openarchives.org/OAI/openarchivesprotocol.html%23harvester" TargetMode="External"/><Relationship Id="rId16" Type="http://schemas.openxmlformats.org/officeDocument/2006/relationships/hyperlink" Target="http://www.openarchives.org/OAI/openarchivesprotocol.html" TargetMode="External"/><Relationship Id="rId17" Type="http://schemas.openxmlformats.org/officeDocument/2006/relationships/hyperlink" Target="http://www.openarchives.org/OAI/openarchivesprotocol.html" TargetMode="External"/><Relationship Id="rId18" Type="http://schemas.openxmlformats.org/officeDocument/2006/relationships/hyperlink" Target="http://tools.ietf.org/html/rfc1945%23section-11.1" TargetMode="External"/><Relationship Id="rId19" Type="http://schemas.openxmlformats.org/officeDocument/2006/relationships/hyperlink" Target="http://www.openarchives.org/OAI/openarchivesprotocol.html%23Identify" TargetMode="External"/><Relationship Id="rId1" Type="http://schemas.openxmlformats.org/officeDocument/2006/relationships/hyperlink" Target="http://www.iso.org/iso/home/standards/country_codes.htm" TargetMode="External"/><Relationship Id="rId2" Type="http://schemas.openxmlformats.org/officeDocument/2006/relationships/hyperlink" Target="http://en.wikipedia.org/wiki/ISO_3166-1_alpha-2" TargetMode="External"/><Relationship Id="rId3" Type="http://schemas.openxmlformats.org/officeDocument/2006/relationships/hyperlink" Target="http://en.wikipedia.org/wiki/ISO_3166-2" TargetMode="External"/><Relationship Id="rId4" Type="http://schemas.openxmlformats.org/officeDocument/2006/relationships/hyperlink" Target="http://en.wikipedia.org/wiki/Latitude" TargetMode="External"/><Relationship Id="rId5" Type="http://schemas.openxmlformats.org/officeDocument/2006/relationships/hyperlink" Target="http://en.wikipedia.org/wiki/Longitude" TargetMode="External"/><Relationship Id="rId6" Type="http://schemas.openxmlformats.org/officeDocument/2006/relationships/hyperlink" Target="http://en.wikipedia.org/wiki/ISO_8601" TargetMode="External"/><Relationship Id="rId7" Type="http://schemas.openxmlformats.org/officeDocument/2006/relationships/hyperlink" Target="http://en.wikipedia.org/wiki/User_agent" TargetMode="External"/><Relationship Id="rId8" Type="http://schemas.openxmlformats.org/officeDocument/2006/relationships/hyperlink" Target="http://www.openarchives.org/OAI/openarchivesprotocol.html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castro\Application%20Data\Microsoft\Templates\SCAPE_standard-text-Template.dotx" TargetMode="External"/></Relationships>
</file>

<file path=word/theme/theme1.xml><?xml version="1.0" encoding="utf-8"?>
<a:theme xmlns:a="http://schemas.openxmlformats.org/drawingml/2006/main" name="Larissa-Design">
  <a:themeElements>
    <a:clrScheme name="Benutzerdefiniert 1">
      <a:dk1>
        <a:srgbClr val="000000"/>
      </a:dk1>
      <a:lt1>
        <a:srgbClr val="FFFFFF"/>
      </a:lt1>
      <a:dk2>
        <a:srgbClr val="000000"/>
      </a:dk2>
      <a:lt2>
        <a:srgbClr val="808080"/>
      </a:lt2>
      <a:accent1>
        <a:srgbClr val="D1D1EF"/>
      </a:accent1>
      <a:accent2>
        <a:srgbClr val="333399"/>
      </a:accent2>
      <a:accent3>
        <a:srgbClr val="FFFFFF"/>
      </a:accent3>
      <a:accent4>
        <a:srgbClr val="000000"/>
      </a:accent4>
      <a:accent5>
        <a:srgbClr val="CDCDEE"/>
      </a:accent5>
      <a:accent6>
        <a:srgbClr val="2D2D8A"/>
      </a:accent6>
      <a:hlink>
        <a:srgbClr val="0000FF"/>
      </a:hlink>
      <a:folHlink>
        <a:srgbClr val="FF000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2.xml><?xml version="1.0" encoding="utf-8"?>
<p:properties xmlns:p="http://schemas.microsoft.com/office/2006/metadata/properties" xmlns:xsi="http://www.w3.org/2001/XMLSchema-instance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E4C8B98FAFB0014C87446B578F55CEB1" ma:contentTypeVersion="0" ma:contentTypeDescription="Create a new document." ma:contentTypeScope="" ma:versionID="9b9f8753b3435e5d5adf64bef9f1e681">
  <xsd:schema xmlns:xsd="http://www.w3.org/2001/XMLSchema" xmlns:p="http://schemas.microsoft.com/office/2006/metadata/properties" targetNamespace="http://schemas.microsoft.com/office/2006/metadata/properties" ma:root="true" ma:fieldsID="4aeb20c0e3442673af7ee10786458764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office/internal/2005/internalDocumentation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 ma:readOnly="tru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lastPrinted" minOccurs="0" maxOccurs="1" type="xsd:dateTime"/>
        <xsd:element name="contentStatus" minOccurs="0" maxOccurs="1" type="xsd:string"/>
      </xsd:all>
    </xsd:complexType>
  </xsd:schema>
</ct:contentTypeSchema>
</file>

<file path=customXml/itemProps1.xml><?xml version="1.0" encoding="utf-8"?>
<ds:datastoreItem xmlns:ds="http://schemas.openxmlformats.org/officeDocument/2006/customXml" ds:itemID="{604FEAB4-8584-AF49-8F50-A62479D5D7AE}"/>
</file>

<file path=customXml/itemProps2.xml><?xml version="1.0" encoding="utf-8"?>
<ds:datastoreItem xmlns:ds="http://schemas.openxmlformats.org/officeDocument/2006/customXml" ds:itemID="{36AADE5F-2D4F-4BC9-8239-97377571625C}"/>
</file>

<file path=customXml/itemProps3.xml><?xml version="1.0" encoding="utf-8"?>
<ds:datastoreItem xmlns:ds="http://schemas.openxmlformats.org/officeDocument/2006/customXml" ds:itemID="{F0AF8B05-D2D4-4921-8FA7-00EE885EFA10}"/>
</file>

<file path=customXml/itemProps4.xml><?xml version="1.0" encoding="utf-8"?>
<ds:datastoreItem xmlns:ds="http://schemas.openxmlformats.org/officeDocument/2006/customXml" ds:itemID="{C00A81E3-B588-45BC-8D3D-240BEB52AE33}"/>
</file>

<file path=docProps/app.xml><?xml version="1.0" encoding="utf-8"?>
<Properties xmlns="http://schemas.openxmlformats.org/officeDocument/2006/extended-properties" xmlns:vt="http://schemas.openxmlformats.org/officeDocument/2006/docPropsVTypes">
  <Template>\users\rcastro\Application Data\Microsoft\Templates\SCAPE_standard-text-Template.dotx</Template>
  <TotalTime>1</TotalTime>
  <Pages>37</Pages>
  <Words>11308</Words>
  <Characters>64460</Characters>
  <Application>Microsoft Macintosh Word</Application>
  <DocSecurity>0</DocSecurity>
  <Lines>537</Lines>
  <Paragraphs>15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CAPE Standard Text Template</vt:lpstr>
      <vt:lpstr>SCAPE Deliverable Template</vt:lpstr>
    </vt:vector>
  </TitlesOfParts>
  <Company>ARC</Company>
  <LinksUpToDate>false</LinksUpToDate>
  <CharactersWithSpaces>75617</CharactersWithSpaces>
  <SharedDoc>false</SharedDoc>
  <HLinks>
    <vt:vector size="24" baseType="variant">
      <vt:variant>
        <vt:i4>1572912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88737977</vt:lpwstr>
      </vt:variant>
      <vt:variant>
        <vt:i4>1572912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88737976</vt:lpwstr>
      </vt:variant>
      <vt:variant>
        <vt:i4>1572912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88737975</vt:lpwstr>
      </vt:variant>
      <vt:variant>
        <vt:i4>1572912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88737974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CAPE Standard Text Template</dc:title>
  <dc:creator>Rui Castro</dc:creator>
  <cp:lastModifiedBy>Rui Castro</cp:lastModifiedBy>
  <cp:revision>3</cp:revision>
  <cp:lastPrinted>2012-10-10T11:31:00Z</cp:lastPrinted>
  <dcterms:created xsi:type="dcterms:W3CDTF">2012-10-10T11:31:00Z</dcterms:created>
  <dcterms:modified xsi:type="dcterms:W3CDTF">2012-10-10T1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4C8B98FAFB0014C87446B578F55CEB1</vt:lpwstr>
  </property>
  <property fmtid="{D5CDD505-2E9C-101B-9397-08002B2CF9AE}" pid="3" name="Mendeley Document_1">
    <vt:lpwstr>True</vt:lpwstr>
  </property>
  <property fmtid="{D5CDD505-2E9C-101B-9397-08002B2CF9AE}" pid="4" name="Mendeley User Name_1">
    <vt:lpwstr>rui.castro@gmail.com@www.mendeley.com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Recent Style Id 0_1">
    <vt:lpwstr>http://www.zotero.org/styles/nature</vt:lpwstr>
  </property>
  <property fmtid="{D5CDD505-2E9C-101B-9397-08002B2CF9AE}" pid="7" name="Mendeley Recent Style Name 0_1">
    <vt:lpwstr>Nature</vt:lpwstr>
  </property>
  <property fmtid="{D5CDD505-2E9C-101B-9397-08002B2CF9AE}" pid="8" name="Mendeley Recent Style Id 1_1">
    <vt:lpwstr>http://www.zotero.org/styles/mla</vt:lpwstr>
  </property>
  <property fmtid="{D5CDD505-2E9C-101B-9397-08002B2CF9AE}" pid="9" name="Mendeley Recent Style Name 1_1">
    <vt:lpwstr>Modern Language Association</vt:lpwstr>
  </property>
  <property fmtid="{D5CDD505-2E9C-101B-9397-08002B2CF9AE}" pid="10" name="Mendeley Recent Style Id 2_1">
    <vt:lpwstr>http://www.zotero.org/styles/mhra</vt:lpwstr>
  </property>
  <property fmtid="{D5CDD505-2E9C-101B-9397-08002B2CF9AE}" pid="11" name="Mendeley Recent Style Name 2_1">
    <vt:lpwstr>Modern Humanities Research Association (note with bibliography)</vt:lpwstr>
  </property>
  <property fmtid="{D5CDD505-2E9C-101B-9397-08002B2CF9AE}" pid="12" name="Mendeley Recent Style Id 3_1">
    <vt:lpwstr>http://www.zotero.org/styles/harvard1</vt:lpwstr>
  </property>
  <property fmtid="{D5CDD505-2E9C-101B-9397-08002B2CF9AE}" pid="13" name="Mendeley Recent Style Name 3_1">
    <vt:lpwstr>Harvard Reference format 1 (author-date)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(author-date)</vt:lpwstr>
  </property>
  <property fmtid="{D5CDD505-2E9C-101B-9397-08002B2CF9AE}" pid="16" name="Mendeley Recent Style Id 5_1">
    <vt:lpwstr>http://www.zotero.org/styles/asa</vt:lpwstr>
  </property>
  <property fmtid="{D5CDD505-2E9C-101B-9397-08002B2CF9AE}" pid="17" name="Mendeley Recent Style Name 5_1">
    <vt:lpwstr>American Sociological Association</vt:lpwstr>
  </property>
  <property fmtid="{D5CDD505-2E9C-101B-9397-08002B2CF9AE}" pid="18" name="Mendeley Recent Style Id 6_1">
    <vt:lpwstr>http://www.zotero.org/styles/apsa</vt:lpwstr>
  </property>
  <property fmtid="{D5CDD505-2E9C-101B-9397-08002B2CF9AE}" pid="19" name="Mendeley Recent Style Name 6_1">
    <vt:lpwstr>American Political Science Association</vt:lpwstr>
  </property>
  <property fmtid="{D5CDD505-2E9C-101B-9397-08002B2CF9AE}" pid="20" name="Mendeley Recent Style Id 7_1">
    <vt:lpwstr>http://www.zotero.org/styles/ama</vt:lpwstr>
  </property>
  <property fmtid="{D5CDD505-2E9C-101B-9397-08002B2CF9AE}" pid="21" name="Mendeley Recent Style Name 7_1">
    <vt:lpwstr>American Medical Association</vt:lpwstr>
  </property>
  <property fmtid="{D5CDD505-2E9C-101B-9397-08002B2CF9AE}" pid="22" name="Mendeley Recent Style Id 8_1">
    <vt:lpwstr>http://www.zotero.org/styles/ieee</vt:lpwstr>
  </property>
  <property fmtid="{D5CDD505-2E9C-101B-9397-08002B2CF9AE}" pid="23" name="Mendeley Recent Style Name 8_1">
    <vt:lpwstr>IEEE</vt:lpwstr>
  </property>
  <property fmtid="{D5CDD505-2E9C-101B-9397-08002B2CF9AE}" pid="24" name="Mendeley Recent Style Id 9_1">
    <vt:lpwstr>http://www.zotero.org/styles/apa</vt:lpwstr>
  </property>
  <property fmtid="{D5CDD505-2E9C-101B-9397-08002B2CF9AE}" pid="25" name="Mendeley Recent Style Name 9_1">
    <vt:lpwstr>American Psychological Association 6th Edition</vt:lpwstr>
  </property>
</Properties>
</file>